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6201B" w14:textId="77777777" w:rsidR="001B521A" w:rsidRDefault="001B521A" w:rsidP="001B521A">
      <w:pPr>
        <w:spacing w:line="480" w:lineRule="auto"/>
        <w:rPr>
          <w:bCs/>
        </w:rPr>
      </w:pPr>
      <w:commentRangeStart w:id="0"/>
      <w:commentRangeStart w:id="1"/>
      <w:r>
        <w:rPr>
          <w:bCs/>
        </w:rPr>
        <w:t>Article Type</w:t>
      </w:r>
      <w:commentRangeEnd w:id="0"/>
      <w:r w:rsidR="006F2352">
        <w:rPr>
          <w:rStyle w:val="CommentReference"/>
        </w:rPr>
        <w:commentReference w:id="0"/>
      </w:r>
      <w:commentRangeEnd w:id="1"/>
      <w:r w:rsidR="006F2352">
        <w:rPr>
          <w:rStyle w:val="CommentReference"/>
        </w:rPr>
        <w:commentReference w:id="1"/>
      </w:r>
      <w:r>
        <w:rPr>
          <w:bCs/>
        </w:rPr>
        <w:t>:  Article</w:t>
      </w:r>
    </w:p>
    <w:p w14:paraId="2D8A99E1" w14:textId="77777777" w:rsidR="001B521A" w:rsidRDefault="001B521A" w:rsidP="001B521A">
      <w:pPr>
        <w:spacing w:line="480" w:lineRule="auto"/>
        <w:rPr>
          <w:bCs/>
        </w:rPr>
      </w:pPr>
    </w:p>
    <w:p w14:paraId="393E200F" w14:textId="77777777" w:rsidR="001B521A" w:rsidRPr="003852D0" w:rsidRDefault="001B521A" w:rsidP="001B521A">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F60B8B1" w14:textId="77777777" w:rsidR="001B521A" w:rsidRDefault="001B521A" w:rsidP="001B521A">
      <w:pPr>
        <w:spacing w:line="480" w:lineRule="auto"/>
      </w:pPr>
    </w:p>
    <w:p w14:paraId="5C9A1E96" w14:textId="77777777" w:rsidR="001B521A" w:rsidRDefault="001B521A" w:rsidP="001B521A">
      <w:pPr>
        <w:spacing w:line="480" w:lineRule="auto"/>
      </w:pPr>
      <w:r>
        <w:t>Running Head:  Shoreline rotenone application in small impoundments</w:t>
      </w:r>
    </w:p>
    <w:p w14:paraId="1F945ADA" w14:textId="77777777" w:rsidR="001B521A" w:rsidRDefault="001B521A" w:rsidP="001B521A">
      <w:pPr>
        <w:spacing w:line="480" w:lineRule="auto"/>
      </w:pPr>
    </w:p>
    <w:p w14:paraId="196E286D" w14:textId="77777777" w:rsidR="001B521A" w:rsidRPr="00DA62E1" w:rsidRDefault="001B521A" w:rsidP="001B521A">
      <w:pPr>
        <w:spacing w:line="480" w:lineRule="auto"/>
      </w:pPr>
      <w:r>
        <w:t>Authors:  Tyler Steven Coleman</w:t>
      </w:r>
      <w:r>
        <w:softHyphen/>
      </w:r>
      <w:r>
        <w:rPr>
          <w:vertAlign w:val="superscript"/>
        </w:rPr>
        <w:t>1,+,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2119F29" w14:textId="77777777" w:rsidR="001B521A" w:rsidRPr="00305BD1" w:rsidRDefault="001B521A" w:rsidP="001B521A">
      <w:pPr>
        <w:spacing w:line="480" w:lineRule="auto"/>
      </w:pPr>
    </w:p>
    <w:p w14:paraId="6913BF42" w14:textId="77777777" w:rsidR="001B521A" w:rsidRDefault="001B521A" w:rsidP="001B521A">
      <w:pPr>
        <w:spacing w:line="480" w:lineRule="auto"/>
      </w:pPr>
      <w:r>
        <w:rPr>
          <w:vertAlign w:val="superscript"/>
        </w:rPr>
        <w:t>1</w:t>
      </w:r>
      <w:r>
        <w:t>School of Fisheries, Aquaculture, and Aquatic Sciences, Auburn University, 203 Swingle Hall, Auburn, AL 36849, USA</w:t>
      </w:r>
    </w:p>
    <w:p w14:paraId="359D3F3D" w14:textId="2682BA79" w:rsidR="001B521A" w:rsidRDefault="001B521A" w:rsidP="001B521A">
      <w:pPr>
        <w:spacing w:line="480" w:lineRule="auto"/>
      </w:pPr>
      <w:r>
        <w:rPr>
          <w:vertAlign w:val="superscript"/>
        </w:rPr>
        <w:t>2</w:t>
      </w:r>
      <w:r>
        <w:t>U.S. Geological Survey, Florida Cooperative Fish and Wildlife Research Unit, School of Forest, Fisheries, and Geomatics Sciences and Department of Wildlife Ecology and Conservation, University of Florida, 2295 Mowry Road, Gainesville, FL 32611, USA</w:t>
      </w:r>
    </w:p>
    <w:p w14:paraId="6C8FCF17" w14:textId="77777777" w:rsidR="001B521A" w:rsidRDefault="001B521A" w:rsidP="001B521A">
      <w:pPr>
        <w:spacing w:line="480" w:lineRule="auto"/>
      </w:pPr>
      <w:r>
        <w:rPr>
          <w:vertAlign w:val="superscript"/>
        </w:rPr>
        <w:t>3</w:t>
      </w:r>
      <w:r>
        <w:t>Department of Wildlife Ecology and Conservation, University of Florida, 110 Newins-Ziegler Hall, Gainesville, FL 32611, USA</w:t>
      </w:r>
    </w:p>
    <w:p w14:paraId="64088D94" w14:textId="77777777" w:rsidR="001B521A" w:rsidRPr="00305BD1" w:rsidRDefault="001B521A" w:rsidP="001B521A">
      <w:pPr>
        <w:spacing w:line="480" w:lineRule="auto"/>
      </w:pPr>
      <w:r>
        <w:rPr>
          <w:vertAlign w:val="superscript"/>
        </w:rPr>
        <w:t>4</w:t>
      </w:r>
      <w:r>
        <w:t>Alabama Department of Conservation and Natural Resources, Auburn, AL 36830, USA</w:t>
      </w:r>
    </w:p>
    <w:p w14:paraId="372C5A15" w14:textId="77777777" w:rsidR="001B521A" w:rsidRDefault="001B521A" w:rsidP="001B521A">
      <w:pPr>
        <w:spacing w:line="480" w:lineRule="auto"/>
      </w:pPr>
      <w:r>
        <w:rPr>
          <w:vertAlign w:val="superscript"/>
        </w:rPr>
        <w:t>a</w:t>
      </w:r>
      <w:r>
        <w:t>Corresponding Author:</w:t>
      </w:r>
      <w:r w:rsidRPr="00955134">
        <w:rPr>
          <w:bCs/>
        </w:rPr>
        <w:t xml:space="preserve"> </w:t>
      </w:r>
      <w:r>
        <w:rPr>
          <w:bCs/>
        </w:rPr>
        <w:t xml:space="preserve"> </w:t>
      </w:r>
      <w:r w:rsidRPr="00FA56D5">
        <w:rPr>
          <w:bCs/>
        </w:rPr>
        <w:t>tscoleman3@gmail.com</w:t>
      </w:r>
      <w:r>
        <w:rPr>
          <w:bCs/>
        </w:rPr>
        <w:t>; (716)777-0957</w:t>
      </w:r>
    </w:p>
    <w:p w14:paraId="3B88A003" w14:textId="77777777" w:rsidR="001B521A" w:rsidRDefault="001B521A" w:rsidP="001B521A">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36F5867" w14:textId="77777777" w:rsidR="001B521A" w:rsidRDefault="001B521A" w:rsidP="001B521A">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619F1B91" w14:textId="77777777" w:rsidR="001B521A" w:rsidRDefault="001B521A" w:rsidP="001B521A">
      <w:pPr>
        <w:spacing w:line="480" w:lineRule="auto"/>
      </w:pPr>
      <w:r>
        <w:rPr>
          <w:vertAlign w:val="superscript"/>
        </w:rPr>
        <w:t>◊</w:t>
      </w:r>
      <w:r>
        <w:t>Current Address:  Quantitative Ecological Services, LLC, Portland, OR 97232, USA</w:t>
      </w:r>
    </w:p>
    <w:p w14:paraId="2FF173B3" w14:textId="77777777" w:rsidR="001B521A" w:rsidRDefault="001B521A" w:rsidP="001B521A">
      <w:pPr>
        <w:spacing w:line="480" w:lineRule="auto"/>
      </w:pPr>
      <w:r>
        <w:rPr>
          <w:vertAlign w:val="superscript"/>
        </w:rPr>
        <w:t>∞</w:t>
      </w:r>
      <w:r>
        <w:t>Current Address:  Black Belt Land Management, 7018 Brassie Bend, Montgomery, AL 36116, USA</w:t>
      </w:r>
    </w:p>
    <w:p w14:paraId="5C886042" w14:textId="76E1AB26" w:rsidR="002736F1" w:rsidRPr="002736F1" w:rsidRDefault="002736F1" w:rsidP="00F66318">
      <w:pPr>
        <w:spacing w:line="480" w:lineRule="auto"/>
        <w:rPr>
          <w:bCs/>
        </w:rPr>
      </w:pPr>
    </w:p>
    <w:p w14:paraId="2C5824E1" w14:textId="7FD31151" w:rsidR="002736F1" w:rsidRPr="002736F1" w:rsidDel="006F2352" w:rsidRDefault="002736F1" w:rsidP="00F66318">
      <w:pPr>
        <w:spacing w:line="480" w:lineRule="auto"/>
        <w:rPr>
          <w:del w:id="2" w:author="Elskus, Adria" w:date="2023-06-22T08:18:00Z"/>
          <w:i/>
          <w:iCs/>
        </w:rPr>
      </w:pPr>
      <w:commentRangeStart w:id="3"/>
      <w:del w:id="4" w:author="Elskus, Adria" w:date="2023-06-22T08:18:00Z">
        <w:r w:rsidRPr="002736F1" w:rsidDel="006F2352">
          <w:rPr>
            <w:i/>
            <w:iCs/>
            <w:color w:val="000000"/>
          </w:rPr>
          <w:delText xml:space="preserve">This draft </w:delText>
        </w:r>
      </w:del>
      <w:commentRangeEnd w:id="3"/>
      <w:r w:rsidR="006F2352">
        <w:rPr>
          <w:rStyle w:val="CommentReference"/>
        </w:rPr>
        <w:commentReference w:id="3"/>
      </w:r>
      <w:del w:id="5" w:author="Elskus, Adria" w:date="2023-06-22T08:18:00Z">
        <w:r w:rsidRPr="002736F1" w:rsidDel="006F2352">
          <w:rPr>
            <w:i/>
            <w:iCs/>
            <w:color w:val="000000"/>
          </w:rPr>
          <w:delText>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delText>
        </w:r>
      </w:del>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6063D560"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commentRangeStart w:id="6"/>
      <w:r w:rsidRPr="00DF0FB8">
        <w:t>suggests</w:t>
      </w:r>
      <w:commentRangeEnd w:id="6"/>
      <w:r w:rsidR="00706BD7">
        <w:rPr>
          <w:rStyle w:val="CommentReference"/>
        </w:rPr>
        <w:commentReference w:id="6"/>
      </w:r>
      <w:r w:rsidRPr="00DF0FB8">
        <w:t xml:space="preserve"> that shoreline rotenone application may be a valuable method for reducing Largemouth Bass recruitment and increasing Largemouth Bass age-1 growth in small impoundments. However, further research is </w:t>
      </w:r>
      <w:r w:rsidRPr="00DF0FB8">
        <w:lastRenderedPageBreak/>
        <w:t>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31D7B55C" w:rsidR="00DF0FB8" w:rsidRPr="00DF0FB8" w:rsidRDefault="00DF0FB8" w:rsidP="00DF0FB8">
      <w:pPr>
        <w:tabs>
          <w:tab w:val="left" w:pos="920"/>
        </w:tabs>
        <w:spacing w:line="480" w:lineRule="auto"/>
      </w:pPr>
      <w:r w:rsidRPr="00DF0FB8">
        <w:t xml:space="preserve">Small impoundments (water bodies &lt;200 hectares [ha]) are ecologically, economically, and aesthetically important in the United States. In 2016, 83% or 24.6 million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commentRangeStart w:id="7"/>
      <w:del w:id="8" w:author="Elskus, Adria" w:date="2023-06-22T08:37:00Z">
        <w:r w:rsidR="00C45251" w:rsidDel="00AD4B14">
          <w:delText>U.S.</w:delText>
        </w:r>
      </w:del>
      <w:commentRangeEnd w:id="7"/>
      <w:r w:rsidR="00AD4B14">
        <w:rPr>
          <w:rStyle w:val="CommentReference"/>
        </w:rPr>
        <w:commentReference w:id="7"/>
      </w:r>
      <w:ins w:id="9" w:author="Elskus, Adria" w:date="2023-06-22T08:37:00Z">
        <w:r w:rsidR="00AD4B14">
          <w:t>United States</w:t>
        </w:r>
      </w:ins>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Isermann 2010; Bonvechio et al. 2014; Claussen </w:t>
      </w:r>
      <w:r w:rsidRPr="00DF0FB8">
        <w:lastRenderedPageBreak/>
        <w:t>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r w:rsidR="00B72DC6">
        <w:fldChar w:fldCharType="begin"/>
      </w:r>
      <w:r w:rsidR="00B72DC6">
        <w:instrText xml:space="preserve"> ADDIN ZOTERO_TEMP </w:instrText>
      </w:r>
      <w:r w:rsidR="00B72DC6">
        <w:fldChar w:fldCharType="separate"/>
      </w:r>
      <w:r w:rsidR="00B72DC6">
        <w:fldChar w:fldCharType="end"/>
      </w:r>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5EF9C811"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w:t>
      </w:r>
      <w:r w:rsidRPr="00DF0FB8">
        <w:lastRenderedPageBreak/>
        <w:t>and Maceina 2005; Wright and Kraft 2012; Bonvechio et al. 2014)</w:t>
      </w:r>
      <w:r w:rsidRPr="00DF0FB8">
        <w:fldChar w:fldCharType="end"/>
      </w:r>
      <w:r w:rsidRPr="00DF0FB8">
        <w:t>. Additionally, Largemouth Bass spawn annually at rates of 900–</w:t>
      </w:r>
      <w:r w:rsidRPr="003B65F4">
        <w:rPr>
          <w:highlight w:val="yellow"/>
          <w:rPrChange w:id="10" w:author="Elskus, Adria" w:date="2023-06-22T08:42:00Z">
            <w:rPr/>
          </w:rPrChange>
        </w:rPr>
        <w:t>3</w:t>
      </w:r>
      <w:ins w:id="11" w:author="Elskus, Adria" w:date="2023-06-22T08:42:00Z">
        <w:r w:rsidR="003B65F4" w:rsidRPr="003B65F4">
          <w:rPr>
            <w:highlight w:val="yellow"/>
            <w:rPrChange w:id="12" w:author="Elskus, Adria" w:date="2023-06-22T08:42:00Z">
              <w:rPr/>
            </w:rPrChange>
          </w:rPr>
          <w:t>,</w:t>
        </w:r>
      </w:ins>
      <w:r w:rsidRPr="003B65F4">
        <w:rPr>
          <w:highlight w:val="yellow"/>
          <w:rPrChange w:id="13" w:author="Elskus, Adria" w:date="2023-06-22T08:42:00Z">
            <w:rPr/>
          </w:rPrChange>
        </w:rPr>
        <w:t>200</w:t>
      </w:r>
      <w:r w:rsidRPr="00DF0FB8">
        <w:t xml:space="preserve">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C45251">
        <w:t>U.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lastRenderedPageBreak/>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Study site.</w:t>
      </w:r>
      <w:r w:rsidRPr="00DF0FB8">
        <w:t xml:space="preserve">—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w:t>
      </w:r>
      <w:r w:rsidRPr="00DF0FB8">
        <w:lastRenderedPageBreak/>
        <w:t>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Summer rotenone application</w:t>
      </w:r>
      <w:r w:rsidRPr="00DF0FB8">
        <w:rPr>
          <w:i/>
        </w:rPr>
        <w:softHyphen/>
      </w:r>
      <w:r w:rsidRPr="00DF0FB8">
        <w:rPr>
          <w:iCs/>
        </w:rPr>
        <w:t>.—</w:t>
      </w:r>
      <w:r w:rsidRPr="00DF0FB8">
        <w:t>We used 5% biodegradable liquid rotenone (Prenfish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er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Summer seining.</w:t>
      </w:r>
      <w:r w:rsidRPr="00DF0FB8">
        <w:rPr>
          <w:iCs/>
        </w:rPr>
        <w:t>—</w:t>
      </w:r>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 xml:space="preserve">(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r w:rsidRPr="00DF0FB8">
        <w:rPr>
          <w:i/>
        </w:rPr>
        <w:t>Electrofishing</w:t>
      </w:r>
      <w:r w:rsidRPr="00DF0FB8">
        <w:rPr>
          <w:iCs/>
        </w:rPr>
        <w:t>.—</w:t>
      </w:r>
      <w:r w:rsidRPr="00DF0FB8">
        <w:t xml:space="preserve">We sampled all impoundments via electrofishing (Smith-Root 5.0 GPP aluminum boat, 50–60 Hz, 4–5 ms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time period, and their interaction.</w:t>
      </w:r>
    </w:p>
    <w:p w14:paraId="64FAE2DF" w14:textId="77777777"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Age-1 growth, recruitment, survival, and size structure.</w:t>
      </w:r>
      <w:r w:rsidRPr="00DF0FB8">
        <w:rPr>
          <w:iCs/>
        </w:rPr>
        <w:t>—</w:t>
      </w:r>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731CF652"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Small impoundments treated with rotenone experienced an additional 96% (89–99%; </w:t>
      </w:r>
      <w:r w:rsidRPr="00DF0FB8">
        <w:lastRenderedPageBreak/>
        <w:t xml:space="preserve">95% </w:t>
      </w:r>
      <w:ins w:id="14" w:author="Elskus, Adria" w:date="2023-06-22T09:01:00Z">
        <w:r w:rsidR="008C383B">
          <w:t>confidence interval (</w:t>
        </w:r>
      </w:ins>
      <w:r w:rsidRPr="00DF0FB8">
        <w:t>CI</w:t>
      </w:r>
      <w:ins w:id="15" w:author="Elskus, Adria" w:date="2023-06-22T09:01:00Z">
        <w:r w:rsidR="008C383B">
          <w:t>)</w:t>
        </w:r>
      </w:ins>
      <w:r w:rsidRPr="00DF0FB8">
        <w:t>)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0.50, p=0.48). We observed a statistically significant treatment x time period interaction (F</w:t>
      </w:r>
      <w:r w:rsidRPr="00DF0FB8">
        <w:rPr>
          <w:vertAlign w:val="subscript"/>
        </w:rPr>
        <w:t>1,61</w:t>
      </w:r>
      <w:r w:rsidRPr="00DF0FB8">
        <w:t xml:space="preserve">=7.48, p=0.0070) where treatments experienced an additional 62% (23–81%; 95% CI) reduction in Bluegill seine catches the day after rotenone applications compared with controls (Figure 2). </w:t>
      </w:r>
    </w:p>
    <w:p w14:paraId="78E90F4F" w14:textId="3CCE0F7C"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5.69; p=0.24) seine catches were not significantly different initially in treatment and control small 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ins w:id="16" w:author="Elskus, Adria" w:date="2023-06-22T09:03:00Z">
        <w:r w:rsidR="008C383B">
          <w:t>Largemouth Bass</w:t>
        </w:r>
      </w:ins>
      <w:ins w:id="17" w:author="Elskus, Adria" w:date="2023-06-22T09:02:00Z">
        <w:r w:rsidR="008C383B">
          <w:t xml:space="preserve"> catches in </w:t>
        </w:r>
      </w:ins>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time period interaction did not indicate any additional age-0 growth from day-1 to day-42 in the treatments versus controls </w:t>
      </w:r>
      <w:r w:rsidRPr="00DF0FB8">
        <w:lastRenderedPageBreak/>
        <w:t>(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w:t>
      </w:r>
      <w:r w:rsidRPr="00DF0FB8">
        <w:rPr>
          <w:iCs/>
        </w:rPr>
        <w:lastRenderedPageBreak/>
        <w:t xml:space="preserve">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18F6961B"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w:t>
      </w:r>
      <w:r w:rsidRPr="00DF0FB8">
        <w:rPr>
          <w:iCs/>
        </w:rPr>
        <w:lastRenderedPageBreak/>
        <w:t xml:space="preserve">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When Bluegill fry move from pelagic to littoral 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commentRangeStart w:id="18"/>
      <w:r w:rsidRPr="00DF0FB8">
        <w:rPr>
          <w:iCs/>
        </w:rPr>
        <w:t xml:space="preserve">impacted </w:t>
      </w:r>
      <w:commentRangeEnd w:id="18"/>
      <w:r w:rsidR="005F047E">
        <w:rPr>
          <w:rStyle w:val="CommentReference"/>
        </w:rPr>
        <w:commentReference w:id="18"/>
      </w:r>
      <w:r w:rsidRPr="00DF0FB8">
        <w:rPr>
          <w:iCs/>
        </w:rPr>
        <w:t>by rotenone treatment the previous summer, density-dependence could cause over-winter survival of Bluegill to increase, in turn reducing the effect on Bluegill CPUE the following spring.</w:t>
      </w:r>
    </w:p>
    <w:p w14:paraId="5C6A9933" w14:textId="10398205" w:rsidR="00DF0FB8" w:rsidRPr="00DF0FB8" w:rsidRDefault="00DF0FB8" w:rsidP="00DF0FB8">
      <w:pPr>
        <w:tabs>
          <w:tab w:val="left" w:pos="920"/>
        </w:tabs>
        <w:spacing w:line="480" w:lineRule="auto"/>
        <w:rPr>
          <w:iCs/>
        </w:rPr>
      </w:pPr>
      <w:r w:rsidRPr="00DF0FB8">
        <w:rPr>
          <w:iCs/>
        </w:rPr>
        <w:tab/>
        <w:t xml:space="preserve">Largemouth Bass recruitment to age-1 was significantly lower in treatments than controls for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U.S.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w:t>
      </w:r>
      <w:r w:rsidRPr="00DF0FB8">
        <w:rPr>
          <w:iCs/>
        </w:rPr>
        <w:lastRenderedPageBreak/>
        <w:t xml:space="preserve">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58632DB7" w:rsidR="00DF0FB8" w:rsidRPr="00DF0FB8" w:rsidRDefault="00DF0FB8" w:rsidP="00DF0FB8">
      <w:pPr>
        <w:tabs>
          <w:tab w:val="left" w:pos="920"/>
        </w:tabs>
        <w:spacing w:line="480" w:lineRule="auto"/>
        <w:rPr>
          <w:iCs/>
        </w:rPr>
      </w:pPr>
      <w:r w:rsidRPr="00DF0FB8">
        <w:rPr>
          <w:iCs/>
        </w:rPr>
        <w:lastRenderedPageBreak/>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ins w:id="19" w:author="Elskus, Adria" w:date="2023-06-22T09:10:00Z">
        <w:r w:rsidR="005F047E" w:rsidRPr="005F047E">
          <w:rPr>
            <w:iCs/>
            <w:highlight w:val="yellow"/>
            <w:rPrChange w:id="20" w:author="Elskus, Adria" w:date="2023-06-22T09:10:00Z">
              <w:rPr>
                <w:iCs/>
              </w:rPr>
            </w:rPrChange>
          </w:rPr>
          <w:t>are of</w:t>
        </w:r>
        <w:r w:rsidR="005F047E">
          <w:rPr>
            <w:iCs/>
          </w:rPr>
          <w:t xml:space="preserve"> </w:t>
        </w:r>
      </w:ins>
      <w:r w:rsidRPr="00DF0FB8">
        <w:rPr>
          <w:iCs/>
        </w:rPr>
        <w:t xml:space="preserve">harvestable size. </w:t>
      </w:r>
    </w:p>
    <w:p w14:paraId="78E6894C" w14:textId="670DD6EB" w:rsidR="00DF0FB8" w:rsidRPr="00DF0FB8" w:rsidRDefault="00DF0FB8" w:rsidP="00DF0FB8">
      <w:pPr>
        <w:tabs>
          <w:tab w:val="left" w:pos="920"/>
        </w:tabs>
        <w:spacing w:line="480" w:lineRule="auto"/>
        <w:rPr>
          <w:iCs/>
        </w:rPr>
      </w:pPr>
      <w:r w:rsidRPr="00DF0FB8">
        <w:rPr>
          <w:iCs/>
        </w:rPr>
        <w:tab/>
        <w:t xml:space="preserve">Further research </w:t>
      </w:r>
      <w:del w:id="21" w:author="Elskus, Adria" w:date="2023-06-22T09:11:00Z">
        <w:r w:rsidRPr="00DF0FB8" w:rsidDel="005F047E">
          <w:rPr>
            <w:iCs/>
          </w:rPr>
          <w:delText xml:space="preserve">is additionally </w:delText>
        </w:r>
        <w:commentRangeStart w:id="22"/>
        <w:r w:rsidRPr="00DF0FB8" w:rsidDel="005F047E">
          <w:rPr>
            <w:iCs/>
          </w:rPr>
          <w:delText xml:space="preserve">needed </w:delText>
        </w:r>
      </w:del>
      <w:commentRangeEnd w:id="22"/>
      <w:r w:rsidR="005F047E">
        <w:rPr>
          <w:rStyle w:val="CommentReference"/>
        </w:rPr>
        <w:commentReference w:id="22"/>
      </w:r>
      <w:r w:rsidRPr="00DF0FB8">
        <w:rPr>
          <w:iCs/>
        </w:rPr>
        <w:t xml:space="preserve">to assess differences more definitively in growth responses as a function of impoundment size </w:t>
      </w:r>
      <w:ins w:id="23" w:author="Elskus, Adria" w:date="2023-06-22T09:12:00Z">
        <w:r w:rsidR="005F047E">
          <w:rPr>
            <w:iCs/>
          </w:rPr>
          <w:t xml:space="preserve">could </w:t>
        </w:r>
      </w:ins>
      <w:ins w:id="24" w:author="Elskus, Adria" w:date="2023-06-22T09:13:00Z">
        <w:r w:rsidR="005F047E">
          <w:rPr>
            <w:iCs/>
          </w:rPr>
          <w:t xml:space="preserve">improve our understanding of </w:t>
        </w:r>
      </w:ins>
      <w:del w:id="25" w:author="Elskus, Adria" w:date="2023-06-22T09:13:00Z">
        <w:r w:rsidRPr="00DF0FB8" w:rsidDel="005F047E">
          <w:rPr>
            <w:iCs/>
          </w:rPr>
          <w:delText xml:space="preserve">following </w:delText>
        </w:r>
      </w:del>
      <w:r w:rsidRPr="00DF0FB8">
        <w:rPr>
          <w:iCs/>
        </w:rPr>
        <w:t xml:space="preserve">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lastRenderedPageBreak/>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4FF9A057" w:rsidR="00DF0FB8" w:rsidRPr="00DF0FB8" w:rsidRDefault="00DF0FB8" w:rsidP="00DF0FB8">
      <w:pPr>
        <w:tabs>
          <w:tab w:val="left" w:pos="920"/>
        </w:tabs>
        <w:spacing w:line="480" w:lineRule="auto"/>
      </w:pPr>
      <w:r w:rsidRPr="00DF0FB8">
        <w:tab/>
        <w:t xml:space="preserve">The shoreline rotenone application described above allows applicators traveling at 1.9-2.4 km/hr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impacting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del w:id="26" w:author="Elskus, Adria" w:date="2023-06-22T09:15:00Z">
        <w:r w:rsidRPr="005F047E" w:rsidDel="005F047E">
          <w:rPr>
            <w:highlight w:val="yellow"/>
            <w:rPrChange w:id="27" w:author="Elskus, Adria" w:date="2023-06-22T09:15:00Z">
              <w:rPr/>
            </w:rPrChange>
          </w:rPr>
          <w:delText xml:space="preserve">would </w:delText>
        </w:r>
      </w:del>
      <w:ins w:id="28" w:author="Elskus, Adria" w:date="2023-06-22T09:15:00Z">
        <w:r w:rsidR="005F047E" w:rsidRPr="005F047E">
          <w:rPr>
            <w:highlight w:val="yellow"/>
            <w:rPrChange w:id="29" w:author="Elskus, Adria" w:date="2023-06-22T09:15:00Z">
              <w:rPr/>
            </w:rPrChange>
          </w:rPr>
          <w:t>could</w:t>
        </w:r>
        <w:r w:rsidR="005F047E" w:rsidRPr="00DF0FB8">
          <w:t xml:space="preserve"> </w:t>
        </w:r>
      </w:ins>
      <w:r w:rsidRPr="00DF0FB8">
        <w:t>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w:t>
      </w:r>
      <w:commentRangeStart w:id="30"/>
      <w:r w:rsidRPr="00DF0FB8">
        <w:t>Acknowledgements</w:t>
      </w:r>
      <w:commentRangeEnd w:id="30"/>
      <w:r w:rsidR="00CF6BCE">
        <w:rPr>
          <w:rStyle w:val="CommentReference"/>
        </w:rPr>
        <w:commentReference w:id="30"/>
      </w:r>
    </w:p>
    <w:p w14:paraId="78EEC72E" w14:textId="3371BCD8" w:rsidR="00DF0FB8" w:rsidRPr="00DF0FB8" w:rsidRDefault="00DF0FB8" w:rsidP="00DF0FB8">
      <w:pPr>
        <w:tabs>
          <w:tab w:val="left" w:pos="920"/>
        </w:tabs>
        <w:spacing w:line="480" w:lineRule="auto"/>
      </w:pPr>
      <w:r w:rsidRPr="00DF0FB8">
        <w:lastRenderedPageBreak/>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Kratina, Taylor Beaman, Lindsay M. Horne, Byron Daniel Thomas, Troy M. Farmer, Ryan J. Bart, Patrick Anderson, Davis Walley, Cameron Ware, L. B. Cox, Danny Everett, Caroline Cox, Matthew Berry, Steven Coleman, Todd D. Steury, Matthew D. Marshall, Jonathon Brown, Tommy R. Purcell, Kenneth C. Weathers, Dave Armstrong, Rob Andress, Rob McCarter, and Paolo Pecora. Additional thanks to all private small impoundment owners who let us use their property for this project including Bill Scott, Charlie Britton, Greg Pate, Griggs Zachry, Mark Williams, Lee W. Meriwether III, Bob Henderson, The </w:t>
      </w:r>
      <w:del w:id="31" w:author="Elskus, Adria" w:date="2023-06-22T08:30:00Z">
        <w:r w:rsidRPr="00237F40" w:rsidDel="00FC3E26">
          <w:rPr>
            <w:highlight w:val="yellow"/>
            <w:rPrChange w:id="32" w:author="Elskus, Adria" w:date="2023-06-22T08:30:00Z">
              <w:rPr/>
            </w:rPrChange>
          </w:rPr>
          <w:delText>Anderson’s</w:delText>
        </w:r>
      </w:del>
      <w:ins w:id="33" w:author="Elskus, Adria" w:date="2023-06-22T08:30:00Z">
        <w:r w:rsidR="00FC3E26">
          <w:t>Andersons</w:t>
        </w:r>
      </w:ins>
      <w:r w:rsidRPr="00DF0FB8">
        <w:t xml:space="preserve">,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ins w:id="34" w:author="Elskus, Adria" w:date="2023-06-22T09:18:00Z">
        <w:r w:rsidR="00B72DC6" w:rsidRPr="00B72DC6">
          <w:t xml:space="preserve"> This study was performed under the auspices of [add institution and IACUC protocol number </w:t>
        </w:r>
        <w:commentRangeStart w:id="35"/>
        <w:r w:rsidR="00B72DC6" w:rsidRPr="00B72DC6">
          <w:t>here].</w:t>
        </w:r>
        <w:commentRangeEnd w:id="35"/>
        <w:r w:rsidR="00B72DC6">
          <w:rPr>
            <w:rStyle w:val="CommentReference"/>
          </w:rPr>
          <w:commentReference w:id="35"/>
        </w:r>
      </w:ins>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w:t>
      </w:r>
      <w:commentRangeStart w:id="36"/>
      <w:r>
        <w:t>References</w:t>
      </w:r>
      <w:commentRangeEnd w:id="36"/>
      <w:r w:rsidR="00237F40">
        <w:rPr>
          <w:rStyle w:val="CommentReference"/>
        </w:rPr>
        <w:commentReference w:id="36"/>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lastRenderedPageBreak/>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lastRenderedPageBreak/>
        <w:t>Finlayson, B. J., R. A. Schnick, R. L. Cailteux, L. DeMong, W. D. Horton, W. McClay, C. W. Thompson, and G. J. Tichacek, editors. 2000. Rotenone use in fisheries management. American Fisheries Society, Bethesda, Maryland.</w:t>
      </w:r>
    </w:p>
    <w:p w14:paraId="1111DDFF" w14:textId="77777777" w:rsidR="00816EBC" w:rsidRPr="00816EBC" w:rsidRDefault="00816EBC" w:rsidP="00816EBC">
      <w:pPr>
        <w:pStyle w:val="Bibliography"/>
      </w:pPr>
      <w:r w:rsidRPr="00816EBC">
        <w:t>Funk, J. L. 1974. Symposium on overharvest and management of Largemouth Bass in small impoundments. American Fisheries Society, North Central Division, Special Publication 3,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lastRenderedPageBreak/>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lastRenderedPageBreak/>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lastRenderedPageBreak/>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1C24BC0F" w:rsidR="001D08A7" w:rsidRDefault="001D08A7">
      <w:r>
        <w:br w:type="page"/>
      </w:r>
    </w:p>
    <w:p w14:paraId="13F4AADB" w14:textId="77777777" w:rsidR="001D08A7" w:rsidRPr="001E50BC" w:rsidRDefault="001D08A7" w:rsidP="001D08A7">
      <w:pPr>
        <w:tabs>
          <w:tab w:val="left" w:pos="920"/>
        </w:tabs>
        <w:spacing w:line="480" w:lineRule="auto"/>
      </w:pPr>
      <w:commentRangeStart w:id="37"/>
      <w:r w:rsidRPr="001E50BC">
        <w:lastRenderedPageBreak/>
        <w:t>Table 1.</w:t>
      </w:r>
      <w:commentRangeEnd w:id="37"/>
      <w:r w:rsidR="004A3F74">
        <w:rPr>
          <w:rStyle w:val="CommentReference"/>
        </w:rPr>
        <w:commentReference w:id="37"/>
      </w:r>
    </w:p>
    <w:p w14:paraId="2C4B5E0A" w14:textId="46E4FBF9" w:rsidR="001D08A7" w:rsidRPr="001E50BC" w:rsidRDefault="001D08A7" w:rsidP="001D08A7">
      <w:pPr>
        <w:tabs>
          <w:tab w:val="left" w:pos="920"/>
        </w:tabs>
        <w:spacing w:line="480" w:lineRule="auto"/>
      </w:pPr>
      <w:r w:rsidRPr="001E50BC">
        <w:t>Impoundments sampled, surface area (ha), years of spring electrofishing, and year(s) of shoreline rotenone application, if any (“</w:t>
      </w:r>
      <w:r>
        <w:t>control</w:t>
      </w:r>
      <w:r w:rsidRPr="001E50BC">
        <w:t xml:space="preserve">”). </w:t>
      </w:r>
      <w:ins w:id="38" w:author="Elskus, Adria" w:date="2023-06-22T08:50:00Z">
        <w:r w:rsidR="008810D5">
          <w:t xml:space="preserve">Impoundments </w:t>
        </w:r>
      </w:ins>
      <w:ins w:id="39" w:author="Elskus, Adria" w:date="2023-06-22T08:51:00Z">
        <w:r w:rsidR="008810D5">
          <w:t>a</w:t>
        </w:r>
      </w:ins>
      <w:ins w:id="40" w:author="Elskus, Adria" w:date="2023-06-22T08:50:00Z">
        <w:r w:rsidR="008810D5">
          <w:t>re located across central to southern A</w:t>
        </w:r>
      </w:ins>
      <w:ins w:id="41" w:author="Elskus, Adria" w:date="2023-06-22T08:51:00Z">
        <w:r w:rsidR="008810D5">
          <w:t>labama, USA.</w:t>
        </w:r>
      </w:ins>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1D08A7" w:rsidRPr="001E50BC" w14:paraId="0AF790C4" w14:textId="77777777" w:rsidTr="002155BE">
        <w:trPr>
          <w:trHeight w:val="314"/>
        </w:trPr>
        <w:tc>
          <w:tcPr>
            <w:tcW w:w="2965" w:type="dxa"/>
            <w:tcBorders>
              <w:top w:val="single" w:sz="4" w:space="0" w:color="auto"/>
              <w:bottom w:val="single" w:sz="4" w:space="0" w:color="auto"/>
            </w:tcBorders>
          </w:tcPr>
          <w:p w14:paraId="62636E3D" w14:textId="77777777" w:rsidR="001D08A7" w:rsidRPr="001E50BC" w:rsidRDefault="001D08A7" w:rsidP="002155B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B88F460" w14:textId="77777777" w:rsidR="001D08A7" w:rsidRPr="001E50BC" w:rsidRDefault="001D08A7" w:rsidP="002155B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7013D506" w14:textId="77777777" w:rsidR="001D08A7" w:rsidRPr="001E50BC" w:rsidRDefault="001D08A7" w:rsidP="002155B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3254" w14:textId="77777777" w:rsidR="001D08A7" w:rsidRPr="001E50BC" w:rsidRDefault="001D08A7" w:rsidP="002155BE">
            <w:pPr>
              <w:spacing w:line="480" w:lineRule="auto"/>
              <w:jc w:val="center"/>
              <w:rPr>
                <w:sz w:val="22"/>
                <w:szCs w:val="22"/>
              </w:rPr>
            </w:pPr>
            <w:r w:rsidRPr="001E50BC">
              <w:rPr>
                <w:sz w:val="22"/>
                <w:szCs w:val="22"/>
              </w:rPr>
              <w:t>Year(s) Treated</w:t>
            </w:r>
          </w:p>
        </w:tc>
      </w:tr>
      <w:tr w:rsidR="001D08A7" w:rsidRPr="001E50BC" w14:paraId="2BA93B3A" w14:textId="77777777" w:rsidTr="002155BE">
        <w:tc>
          <w:tcPr>
            <w:tcW w:w="2965" w:type="dxa"/>
          </w:tcPr>
          <w:p w14:paraId="56797748" w14:textId="77777777" w:rsidR="001D08A7" w:rsidRPr="001E50BC" w:rsidRDefault="001D08A7" w:rsidP="002155BE">
            <w:pPr>
              <w:spacing w:line="480" w:lineRule="auto"/>
              <w:rPr>
                <w:sz w:val="22"/>
                <w:szCs w:val="22"/>
              </w:rPr>
            </w:pPr>
            <w:r w:rsidRPr="001E50BC">
              <w:rPr>
                <w:sz w:val="22"/>
                <w:szCs w:val="22"/>
              </w:rPr>
              <w:t>Anderson</w:t>
            </w:r>
          </w:p>
        </w:tc>
        <w:tc>
          <w:tcPr>
            <w:tcW w:w="1260" w:type="dxa"/>
          </w:tcPr>
          <w:p w14:paraId="0CE1FB52" w14:textId="77777777" w:rsidR="001D08A7" w:rsidRPr="001E50BC" w:rsidRDefault="001D08A7" w:rsidP="002155BE">
            <w:pPr>
              <w:spacing w:line="480" w:lineRule="auto"/>
              <w:jc w:val="center"/>
              <w:rPr>
                <w:sz w:val="22"/>
                <w:szCs w:val="22"/>
              </w:rPr>
            </w:pPr>
            <w:r w:rsidRPr="001E50BC">
              <w:rPr>
                <w:sz w:val="22"/>
                <w:szCs w:val="22"/>
              </w:rPr>
              <w:t>2.8</w:t>
            </w:r>
          </w:p>
        </w:tc>
        <w:tc>
          <w:tcPr>
            <w:tcW w:w="2250" w:type="dxa"/>
          </w:tcPr>
          <w:p w14:paraId="54733D6C" w14:textId="77777777" w:rsidR="001D08A7" w:rsidRPr="001E50BC" w:rsidRDefault="001D08A7" w:rsidP="002155BE">
            <w:pPr>
              <w:spacing w:line="480" w:lineRule="auto"/>
              <w:jc w:val="center"/>
              <w:rPr>
                <w:sz w:val="22"/>
                <w:szCs w:val="22"/>
              </w:rPr>
            </w:pPr>
            <w:r w:rsidRPr="001E50BC">
              <w:rPr>
                <w:sz w:val="22"/>
                <w:szCs w:val="22"/>
              </w:rPr>
              <w:t>2017, 2018</w:t>
            </w:r>
          </w:p>
        </w:tc>
        <w:tc>
          <w:tcPr>
            <w:tcW w:w="1980" w:type="dxa"/>
          </w:tcPr>
          <w:p w14:paraId="640840C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7D117A5F" w14:textId="77777777" w:rsidTr="002155BE">
        <w:trPr>
          <w:trHeight w:val="422"/>
        </w:trPr>
        <w:tc>
          <w:tcPr>
            <w:tcW w:w="2965" w:type="dxa"/>
          </w:tcPr>
          <w:p w14:paraId="1651F75D" w14:textId="77777777" w:rsidR="001D08A7" w:rsidRPr="001E50BC" w:rsidRDefault="001D08A7" w:rsidP="002155BE">
            <w:pPr>
              <w:spacing w:line="480" w:lineRule="auto"/>
              <w:rPr>
                <w:sz w:val="22"/>
                <w:szCs w:val="22"/>
              </w:rPr>
            </w:pPr>
            <w:r w:rsidRPr="001E50BC">
              <w:rPr>
                <w:sz w:val="22"/>
                <w:szCs w:val="22"/>
              </w:rPr>
              <w:t>AE1</w:t>
            </w:r>
          </w:p>
        </w:tc>
        <w:tc>
          <w:tcPr>
            <w:tcW w:w="1260" w:type="dxa"/>
          </w:tcPr>
          <w:p w14:paraId="618B75B6" w14:textId="77777777" w:rsidR="001D08A7" w:rsidRPr="001E50BC" w:rsidRDefault="001D08A7" w:rsidP="002155BE">
            <w:pPr>
              <w:spacing w:line="480" w:lineRule="auto"/>
              <w:jc w:val="center"/>
              <w:rPr>
                <w:sz w:val="22"/>
                <w:szCs w:val="22"/>
              </w:rPr>
            </w:pPr>
            <w:r w:rsidRPr="001E50BC">
              <w:rPr>
                <w:sz w:val="22"/>
                <w:szCs w:val="22"/>
              </w:rPr>
              <w:t>1.6</w:t>
            </w:r>
          </w:p>
        </w:tc>
        <w:tc>
          <w:tcPr>
            <w:tcW w:w="2250" w:type="dxa"/>
          </w:tcPr>
          <w:p w14:paraId="3E2FB98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47ED7E4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0A198B49" w14:textId="77777777" w:rsidTr="002155BE">
        <w:tc>
          <w:tcPr>
            <w:tcW w:w="2965" w:type="dxa"/>
          </w:tcPr>
          <w:p w14:paraId="22908AE5" w14:textId="77777777" w:rsidR="001D08A7" w:rsidRPr="001E50BC" w:rsidRDefault="001D08A7" w:rsidP="002155BE">
            <w:pPr>
              <w:spacing w:line="480" w:lineRule="auto"/>
              <w:rPr>
                <w:sz w:val="22"/>
                <w:szCs w:val="22"/>
              </w:rPr>
            </w:pPr>
            <w:r w:rsidRPr="001E50BC">
              <w:rPr>
                <w:sz w:val="22"/>
                <w:szCs w:val="22"/>
              </w:rPr>
              <w:t>Big Pit</w:t>
            </w:r>
          </w:p>
        </w:tc>
        <w:tc>
          <w:tcPr>
            <w:tcW w:w="1260" w:type="dxa"/>
          </w:tcPr>
          <w:p w14:paraId="1E2D3AC0" w14:textId="77777777" w:rsidR="001D08A7" w:rsidRPr="001E50BC" w:rsidRDefault="001D08A7" w:rsidP="002155BE">
            <w:pPr>
              <w:spacing w:line="480" w:lineRule="auto"/>
              <w:jc w:val="center"/>
              <w:rPr>
                <w:sz w:val="22"/>
                <w:szCs w:val="22"/>
              </w:rPr>
            </w:pPr>
            <w:r w:rsidRPr="001E50BC">
              <w:rPr>
                <w:sz w:val="22"/>
                <w:szCs w:val="22"/>
              </w:rPr>
              <w:t>11</w:t>
            </w:r>
          </w:p>
        </w:tc>
        <w:tc>
          <w:tcPr>
            <w:tcW w:w="2250" w:type="dxa"/>
          </w:tcPr>
          <w:p w14:paraId="48339D2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7F2002D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8C6CFA9" w14:textId="77777777" w:rsidTr="002155BE">
        <w:tc>
          <w:tcPr>
            <w:tcW w:w="2965" w:type="dxa"/>
          </w:tcPr>
          <w:p w14:paraId="11012433" w14:textId="77777777" w:rsidR="001D08A7" w:rsidRPr="001E50BC" w:rsidRDefault="001D08A7" w:rsidP="002155BE">
            <w:pPr>
              <w:spacing w:line="480" w:lineRule="auto"/>
              <w:rPr>
                <w:sz w:val="22"/>
                <w:szCs w:val="22"/>
              </w:rPr>
            </w:pPr>
            <w:r w:rsidRPr="001E50BC">
              <w:rPr>
                <w:sz w:val="22"/>
                <w:szCs w:val="22"/>
              </w:rPr>
              <w:t>FP3</w:t>
            </w:r>
          </w:p>
        </w:tc>
        <w:tc>
          <w:tcPr>
            <w:tcW w:w="1260" w:type="dxa"/>
          </w:tcPr>
          <w:p w14:paraId="73D6603D" w14:textId="77777777" w:rsidR="001D08A7" w:rsidRPr="001E50BC" w:rsidRDefault="001D08A7" w:rsidP="002155BE">
            <w:pPr>
              <w:spacing w:line="480" w:lineRule="auto"/>
              <w:jc w:val="center"/>
              <w:rPr>
                <w:sz w:val="22"/>
                <w:szCs w:val="22"/>
              </w:rPr>
            </w:pPr>
            <w:r w:rsidRPr="001E50BC">
              <w:rPr>
                <w:sz w:val="22"/>
                <w:szCs w:val="22"/>
              </w:rPr>
              <w:t>0.7</w:t>
            </w:r>
          </w:p>
        </w:tc>
        <w:tc>
          <w:tcPr>
            <w:tcW w:w="2250" w:type="dxa"/>
          </w:tcPr>
          <w:p w14:paraId="0236E85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F7C25E7"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9A30B1F" w14:textId="77777777" w:rsidTr="002155BE">
        <w:tc>
          <w:tcPr>
            <w:tcW w:w="2965" w:type="dxa"/>
          </w:tcPr>
          <w:p w14:paraId="6E194E79" w14:textId="77777777" w:rsidR="001D08A7" w:rsidRPr="001E50BC" w:rsidRDefault="001D08A7" w:rsidP="002155BE">
            <w:pPr>
              <w:spacing w:line="480" w:lineRule="auto"/>
              <w:rPr>
                <w:sz w:val="22"/>
                <w:szCs w:val="22"/>
              </w:rPr>
            </w:pPr>
            <w:r w:rsidRPr="001E50BC">
              <w:rPr>
                <w:sz w:val="22"/>
                <w:szCs w:val="22"/>
              </w:rPr>
              <w:t>Drummond3</w:t>
            </w:r>
          </w:p>
        </w:tc>
        <w:tc>
          <w:tcPr>
            <w:tcW w:w="1260" w:type="dxa"/>
          </w:tcPr>
          <w:p w14:paraId="5BE46E1E" w14:textId="77777777" w:rsidR="001D08A7" w:rsidRPr="001E50BC" w:rsidRDefault="001D08A7" w:rsidP="002155BE">
            <w:pPr>
              <w:spacing w:line="480" w:lineRule="auto"/>
              <w:jc w:val="center"/>
              <w:rPr>
                <w:sz w:val="22"/>
                <w:szCs w:val="22"/>
              </w:rPr>
            </w:pPr>
            <w:r w:rsidRPr="001E50BC">
              <w:rPr>
                <w:sz w:val="22"/>
                <w:szCs w:val="22"/>
              </w:rPr>
              <w:t>8.8</w:t>
            </w:r>
          </w:p>
        </w:tc>
        <w:tc>
          <w:tcPr>
            <w:tcW w:w="2250" w:type="dxa"/>
          </w:tcPr>
          <w:p w14:paraId="65615FF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3AB9C96"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5CD5239" w14:textId="77777777" w:rsidTr="002155BE">
        <w:tc>
          <w:tcPr>
            <w:tcW w:w="2965" w:type="dxa"/>
          </w:tcPr>
          <w:p w14:paraId="0EEE7BEE" w14:textId="77777777" w:rsidR="001D08A7" w:rsidRPr="001E50BC" w:rsidRDefault="001D08A7" w:rsidP="002155BE">
            <w:pPr>
              <w:spacing w:line="480" w:lineRule="auto"/>
              <w:rPr>
                <w:sz w:val="22"/>
                <w:szCs w:val="22"/>
              </w:rPr>
            </w:pPr>
            <w:r w:rsidRPr="001E50BC">
              <w:rPr>
                <w:sz w:val="22"/>
                <w:szCs w:val="22"/>
              </w:rPr>
              <w:t>Meriwether</w:t>
            </w:r>
          </w:p>
        </w:tc>
        <w:tc>
          <w:tcPr>
            <w:tcW w:w="1260" w:type="dxa"/>
          </w:tcPr>
          <w:p w14:paraId="6E1520DD" w14:textId="77777777" w:rsidR="001D08A7" w:rsidRPr="001E50BC" w:rsidRDefault="001D08A7" w:rsidP="002155BE">
            <w:pPr>
              <w:spacing w:line="480" w:lineRule="auto"/>
              <w:jc w:val="center"/>
              <w:rPr>
                <w:sz w:val="22"/>
                <w:szCs w:val="22"/>
              </w:rPr>
            </w:pPr>
            <w:r w:rsidRPr="001E50BC">
              <w:rPr>
                <w:sz w:val="22"/>
                <w:szCs w:val="22"/>
              </w:rPr>
              <w:t>3.4</w:t>
            </w:r>
          </w:p>
        </w:tc>
        <w:tc>
          <w:tcPr>
            <w:tcW w:w="2250" w:type="dxa"/>
          </w:tcPr>
          <w:p w14:paraId="3B9AC2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B22EC3A"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C292D95" w14:textId="77777777" w:rsidTr="002155BE">
        <w:tc>
          <w:tcPr>
            <w:tcW w:w="2965" w:type="dxa"/>
          </w:tcPr>
          <w:p w14:paraId="70D836C9" w14:textId="77777777" w:rsidR="001D08A7" w:rsidRPr="001E50BC" w:rsidRDefault="001D08A7" w:rsidP="002155BE">
            <w:pPr>
              <w:spacing w:line="480" w:lineRule="auto"/>
              <w:rPr>
                <w:sz w:val="22"/>
                <w:szCs w:val="22"/>
              </w:rPr>
            </w:pPr>
            <w:r w:rsidRPr="001E50BC">
              <w:rPr>
                <w:sz w:val="22"/>
                <w:szCs w:val="22"/>
              </w:rPr>
              <w:t>Williams</w:t>
            </w:r>
          </w:p>
        </w:tc>
        <w:tc>
          <w:tcPr>
            <w:tcW w:w="1260" w:type="dxa"/>
          </w:tcPr>
          <w:p w14:paraId="31BAB44E" w14:textId="77777777" w:rsidR="001D08A7" w:rsidRPr="001E50BC" w:rsidRDefault="001D08A7" w:rsidP="002155BE">
            <w:pPr>
              <w:spacing w:line="480" w:lineRule="auto"/>
              <w:jc w:val="center"/>
              <w:rPr>
                <w:sz w:val="22"/>
                <w:szCs w:val="22"/>
              </w:rPr>
            </w:pPr>
            <w:r w:rsidRPr="001E50BC">
              <w:rPr>
                <w:sz w:val="22"/>
                <w:szCs w:val="22"/>
              </w:rPr>
              <w:t>3.3</w:t>
            </w:r>
          </w:p>
        </w:tc>
        <w:tc>
          <w:tcPr>
            <w:tcW w:w="2250" w:type="dxa"/>
          </w:tcPr>
          <w:p w14:paraId="62A3F4C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46F1FAA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0CBCB13" w14:textId="77777777" w:rsidTr="002155BE">
        <w:tc>
          <w:tcPr>
            <w:tcW w:w="2965" w:type="dxa"/>
          </w:tcPr>
          <w:p w14:paraId="62C69C52" w14:textId="77777777" w:rsidR="001D08A7" w:rsidRPr="001E50BC" w:rsidRDefault="001D08A7" w:rsidP="002155BE">
            <w:pPr>
              <w:spacing w:line="480" w:lineRule="auto"/>
              <w:rPr>
                <w:sz w:val="22"/>
                <w:szCs w:val="22"/>
              </w:rPr>
            </w:pPr>
            <w:r w:rsidRPr="001E50BC">
              <w:rPr>
                <w:sz w:val="22"/>
                <w:szCs w:val="22"/>
              </w:rPr>
              <w:t>Promise</w:t>
            </w:r>
          </w:p>
        </w:tc>
        <w:tc>
          <w:tcPr>
            <w:tcW w:w="1260" w:type="dxa"/>
          </w:tcPr>
          <w:p w14:paraId="7867E4E8" w14:textId="77777777" w:rsidR="001D08A7" w:rsidRPr="001E50BC" w:rsidRDefault="001D08A7" w:rsidP="002155BE">
            <w:pPr>
              <w:spacing w:line="480" w:lineRule="auto"/>
              <w:jc w:val="center"/>
              <w:rPr>
                <w:sz w:val="22"/>
                <w:szCs w:val="22"/>
              </w:rPr>
            </w:pPr>
            <w:r w:rsidRPr="001E50BC">
              <w:rPr>
                <w:sz w:val="22"/>
                <w:szCs w:val="22"/>
              </w:rPr>
              <w:t>1.9</w:t>
            </w:r>
          </w:p>
        </w:tc>
        <w:tc>
          <w:tcPr>
            <w:tcW w:w="2250" w:type="dxa"/>
          </w:tcPr>
          <w:p w14:paraId="44C5806E"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7DCE861"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69B59F91" w14:textId="77777777" w:rsidTr="002155BE">
        <w:tc>
          <w:tcPr>
            <w:tcW w:w="2965" w:type="dxa"/>
          </w:tcPr>
          <w:p w14:paraId="453A58B7" w14:textId="77777777" w:rsidR="001D08A7" w:rsidRPr="001E50BC" w:rsidRDefault="001D08A7" w:rsidP="002155BE">
            <w:pPr>
              <w:spacing w:line="480" w:lineRule="auto"/>
              <w:rPr>
                <w:sz w:val="22"/>
                <w:szCs w:val="22"/>
              </w:rPr>
            </w:pPr>
            <w:r w:rsidRPr="001E50BC">
              <w:rPr>
                <w:sz w:val="22"/>
                <w:szCs w:val="22"/>
              </w:rPr>
              <w:t>Little Pit</w:t>
            </w:r>
          </w:p>
        </w:tc>
        <w:tc>
          <w:tcPr>
            <w:tcW w:w="1260" w:type="dxa"/>
          </w:tcPr>
          <w:p w14:paraId="6A6A42E3"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0994F993"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374097"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545C51B4" w14:textId="77777777" w:rsidTr="002155BE">
        <w:tc>
          <w:tcPr>
            <w:tcW w:w="2965" w:type="dxa"/>
          </w:tcPr>
          <w:p w14:paraId="77B77F26" w14:textId="77777777" w:rsidR="001D08A7" w:rsidRPr="001E50BC" w:rsidRDefault="001D08A7" w:rsidP="002155BE">
            <w:pPr>
              <w:spacing w:line="480" w:lineRule="auto"/>
              <w:rPr>
                <w:sz w:val="22"/>
                <w:szCs w:val="22"/>
              </w:rPr>
            </w:pPr>
            <w:r w:rsidRPr="001E50BC">
              <w:rPr>
                <w:sz w:val="22"/>
                <w:szCs w:val="22"/>
              </w:rPr>
              <w:t>S3</w:t>
            </w:r>
          </w:p>
        </w:tc>
        <w:tc>
          <w:tcPr>
            <w:tcW w:w="1260" w:type="dxa"/>
          </w:tcPr>
          <w:p w14:paraId="5595D036"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6F6187BF"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BA1AC5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2B9A9440" w14:textId="77777777" w:rsidTr="002155BE">
        <w:tc>
          <w:tcPr>
            <w:tcW w:w="2965" w:type="dxa"/>
          </w:tcPr>
          <w:p w14:paraId="74B73BA8" w14:textId="77777777" w:rsidR="001D08A7" w:rsidRPr="001E50BC" w:rsidRDefault="001D08A7" w:rsidP="002155BE">
            <w:pPr>
              <w:spacing w:line="480" w:lineRule="auto"/>
              <w:rPr>
                <w:sz w:val="22"/>
                <w:szCs w:val="22"/>
              </w:rPr>
            </w:pPr>
            <w:r w:rsidRPr="001E50BC">
              <w:rPr>
                <w:sz w:val="22"/>
                <w:szCs w:val="22"/>
              </w:rPr>
              <w:t>Horseshoe</w:t>
            </w:r>
          </w:p>
        </w:tc>
        <w:tc>
          <w:tcPr>
            <w:tcW w:w="1260" w:type="dxa"/>
          </w:tcPr>
          <w:p w14:paraId="347890FF" w14:textId="77777777" w:rsidR="001D08A7" w:rsidRPr="001E50BC" w:rsidRDefault="001D08A7" w:rsidP="002155BE">
            <w:pPr>
              <w:spacing w:line="480" w:lineRule="auto"/>
              <w:jc w:val="center"/>
              <w:rPr>
                <w:sz w:val="22"/>
                <w:szCs w:val="22"/>
              </w:rPr>
            </w:pPr>
            <w:r w:rsidRPr="001E50BC">
              <w:rPr>
                <w:sz w:val="22"/>
                <w:szCs w:val="22"/>
              </w:rPr>
              <w:t>1.3</w:t>
            </w:r>
          </w:p>
        </w:tc>
        <w:tc>
          <w:tcPr>
            <w:tcW w:w="2250" w:type="dxa"/>
          </w:tcPr>
          <w:p w14:paraId="105F4EF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64584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4B34AD7B" w14:textId="77777777" w:rsidTr="002155BE">
        <w:tc>
          <w:tcPr>
            <w:tcW w:w="2965" w:type="dxa"/>
          </w:tcPr>
          <w:p w14:paraId="64361E89" w14:textId="77777777" w:rsidR="001D08A7" w:rsidRPr="001E50BC" w:rsidRDefault="001D08A7" w:rsidP="002155BE">
            <w:pPr>
              <w:spacing w:line="480" w:lineRule="auto"/>
              <w:rPr>
                <w:sz w:val="22"/>
                <w:szCs w:val="22"/>
              </w:rPr>
            </w:pPr>
            <w:r w:rsidRPr="001E50BC">
              <w:rPr>
                <w:sz w:val="22"/>
                <w:szCs w:val="22"/>
              </w:rPr>
              <w:t>Drummond1</w:t>
            </w:r>
          </w:p>
        </w:tc>
        <w:tc>
          <w:tcPr>
            <w:tcW w:w="1260" w:type="dxa"/>
          </w:tcPr>
          <w:p w14:paraId="0B3E4BF5" w14:textId="77777777" w:rsidR="001D08A7" w:rsidRPr="001E50BC" w:rsidRDefault="001D08A7" w:rsidP="002155BE">
            <w:pPr>
              <w:spacing w:line="480" w:lineRule="auto"/>
              <w:jc w:val="center"/>
              <w:rPr>
                <w:sz w:val="22"/>
                <w:szCs w:val="22"/>
              </w:rPr>
            </w:pPr>
            <w:r w:rsidRPr="001E50BC">
              <w:rPr>
                <w:sz w:val="22"/>
                <w:szCs w:val="22"/>
              </w:rPr>
              <w:t>8.7</w:t>
            </w:r>
          </w:p>
        </w:tc>
        <w:tc>
          <w:tcPr>
            <w:tcW w:w="2250" w:type="dxa"/>
          </w:tcPr>
          <w:p w14:paraId="6FF4B5D7"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19F0F005"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234FC0B7" w14:textId="77777777" w:rsidTr="002155BE">
        <w:tc>
          <w:tcPr>
            <w:tcW w:w="2965" w:type="dxa"/>
          </w:tcPr>
          <w:p w14:paraId="3EF03454" w14:textId="77777777" w:rsidR="001D08A7" w:rsidRPr="001E50BC" w:rsidRDefault="001D08A7" w:rsidP="002155BE">
            <w:pPr>
              <w:spacing w:line="480" w:lineRule="auto"/>
              <w:rPr>
                <w:sz w:val="22"/>
                <w:szCs w:val="22"/>
              </w:rPr>
            </w:pPr>
            <w:r w:rsidRPr="001E50BC">
              <w:rPr>
                <w:sz w:val="22"/>
                <w:szCs w:val="22"/>
              </w:rPr>
              <w:t>Britton</w:t>
            </w:r>
          </w:p>
        </w:tc>
        <w:tc>
          <w:tcPr>
            <w:tcW w:w="1260" w:type="dxa"/>
          </w:tcPr>
          <w:p w14:paraId="201462E5"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49229FA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5053361C"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1109BE96" w14:textId="77777777" w:rsidTr="002155BE">
        <w:tc>
          <w:tcPr>
            <w:tcW w:w="2965" w:type="dxa"/>
          </w:tcPr>
          <w:p w14:paraId="45A0FF93" w14:textId="77777777" w:rsidR="001D08A7" w:rsidRPr="001E50BC" w:rsidRDefault="001D08A7" w:rsidP="002155BE">
            <w:pPr>
              <w:spacing w:line="480" w:lineRule="auto"/>
              <w:rPr>
                <w:sz w:val="22"/>
                <w:szCs w:val="22"/>
              </w:rPr>
            </w:pPr>
            <w:r w:rsidRPr="001E50BC">
              <w:rPr>
                <w:sz w:val="22"/>
                <w:szCs w:val="22"/>
              </w:rPr>
              <w:t>Zachry</w:t>
            </w:r>
          </w:p>
        </w:tc>
        <w:tc>
          <w:tcPr>
            <w:tcW w:w="1260" w:type="dxa"/>
          </w:tcPr>
          <w:p w14:paraId="4C79951A" w14:textId="77777777" w:rsidR="001D08A7" w:rsidRPr="001E50BC" w:rsidRDefault="001D08A7" w:rsidP="002155BE">
            <w:pPr>
              <w:spacing w:line="480" w:lineRule="auto"/>
              <w:jc w:val="center"/>
              <w:rPr>
                <w:sz w:val="22"/>
                <w:szCs w:val="22"/>
              </w:rPr>
            </w:pPr>
            <w:r w:rsidRPr="001E50BC">
              <w:rPr>
                <w:sz w:val="22"/>
                <w:szCs w:val="22"/>
              </w:rPr>
              <w:t>5.3</w:t>
            </w:r>
          </w:p>
        </w:tc>
        <w:tc>
          <w:tcPr>
            <w:tcW w:w="2250" w:type="dxa"/>
          </w:tcPr>
          <w:p w14:paraId="6F59D31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40438F3"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040BBDBF" w14:textId="77777777" w:rsidTr="002155BE">
        <w:tc>
          <w:tcPr>
            <w:tcW w:w="2965" w:type="dxa"/>
          </w:tcPr>
          <w:p w14:paraId="3DE14115" w14:textId="77777777" w:rsidR="001D08A7" w:rsidRPr="001E50BC" w:rsidRDefault="001D08A7" w:rsidP="002155BE">
            <w:pPr>
              <w:spacing w:line="480" w:lineRule="auto"/>
              <w:rPr>
                <w:sz w:val="22"/>
                <w:szCs w:val="22"/>
              </w:rPr>
            </w:pPr>
            <w:r w:rsidRPr="001E50BC">
              <w:rPr>
                <w:sz w:val="22"/>
                <w:szCs w:val="22"/>
              </w:rPr>
              <w:t>Dead</w:t>
            </w:r>
          </w:p>
        </w:tc>
        <w:tc>
          <w:tcPr>
            <w:tcW w:w="1260" w:type="dxa"/>
          </w:tcPr>
          <w:p w14:paraId="058A8C23"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2F2ED5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2BFD2EE" w14:textId="77777777" w:rsidR="001D08A7" w:rsidRPr="001E50BC" w:rsidRDefault="001D08A7" w:rsidP="002155BE">
            <w:pPr>
              <w:spacing w:line="480" w:lineRule="auto"/>
              <w:jc w:val="center"/>
              <w:rPr>
                <w:sz w:val="22"/>
                <w:szCs w:val="22"/>
              </w:rPr>
            </w:pPr>
            <w:r w:rsidRPr="001E50BC">
              <w:rPr>
                <w:sz w:val="22"/>
                <w:szCs w:val="22"/>
              </w:rPr>
              <w:t>2018</w:t>
            </w:r>
          </w:p>
        </w:tc>
      </w:tr>
    </w:tbl>
    <w:p w14:paraId="517AEE3A" w14:textId="77777777" w:rsidR="001D08A7" w:rsidRPr="001E50BC" w:rsidRDefault="001D08A7" w:rsidP="001D08A7">
      <w:pPr>
        <w:tabs>
          <w:tab w:val="left" w:pos="920"/>
        </w:tabs>
        <w:spacing w:line="480" w:lineRule="auto"/>
      </w:pPr>
    </w:p>
    <w:p w14:paraId="7411F67E" w14:textId="77777777" w:rsidR="001D08A7" w:rsidRDefault="001D08A7" w:rsidP="001D08A7">
      <w:pPr>
        <w:spacing w:line="480" w:lineRule="auto"/>
      </w:pPr>
      <w:r>
        <w:rPr>
          <w:noProof/>
        </w:rPr>
        <w:lastRenderedPageBreak/>
        <w:drawing>
          <wp:inline distT="0" distB="0" distL="0" distR="0" wp14:anchorId="663D83E8" wp14:editId="60FA4873">
            <wp:extent cx="5484053" cy="3879850"/>
            <wp:effectExtent l="0" t="0" r="2540" b="0"/>
            <wp:docPr id="933633200" name="Picture 6"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633200" name="Picture 6" descr="A map of the united stat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5520" cy="3887963"/>
                    </a:xfrm>
                    <a:prstGeom prst="rect">
                      <a:avLst/>
                    </a:prstGeom>
                  </pic:spPr>
                </pic:pic>
              </a:graphicData>
            </a:graphic>
          </wp:inline>
        </w:drawing>
      </w:r>
    </w:p>
    <w:p w14:paraId="702A2E4A" w14:textId="77777777" w:rsidR="001D08A7" w:rsidRDefault="001D08A7" w:rsidP="001D08A7">
      <w:pPr>
        <w:spacing w:line="480" w:lineRule="auto"/>
      </w:pPr>
      <w:r w:rsidRPr="001E50BC">
        <w:t>Figure 1.</w:t>
      </w:r>
    </w:p>
    <w:p w14:paraId="1D3ECA17" w14:textId="56830F07" w:rsidR="001D08A7" w:rsidRPr="00D71E67" w:rsidRDefault="001D08A7" w:rsidP="001D08A7">
      <w:pPr>
        <w:spacing w:line="480" w:lineRule="auto"/>
      </w:pPr>
      <w:r w:rsidRPr="00D71E67">
        <w:t xml:space="preserve">Map of small impoundments studied in Alabama, USA. </w:t>
      </w:r>
      <w:del w:id="42" w:author="Elskus, Adria" w:date="2023-06-22T08:51:00Z">
        <w:r w:rsidRPr="00D71E67" w:rsidDel="008810D5">
          <w:delText xml:space="preserve">Controls </w:delText>
        </w:r>
      </w:del>
      <w:ins w:id="43" w:author="Elskus, Adria" w:date="2023-06-22T08:51:00Z">
        <w:r w:rsidR="008810D5">
          <w:t>Control (untreated) sites</w:t>
        </w:r>
      </w:ins>
      <w:ins w:id="44" w:author="Elskus, Adria" w:date="2023-06-22T08:52:00Z">
        <w:r w:rsidR="008810D5">
          <w:t xml:space="preserve"> </w:t>
        </w:r>
      </w:ins>
      <w:r w:rsidRPr="00D71E67">
        <w:t xml:space="preserve">are grey triangles and </w:t>
      </w:r>
      <w:ins w:id="45" w:author="Elskus, Adria" w:date="2023-06-22T08:52:00Z">
        <w:r w:rsidR="008810D5">
          <w:t>sites treated with rotenone</w:t>
        </w:r>
      </w:ins>
      <w:ins w:id="46" w:author="Elskus, Adria" w:date="2023-06-22T09:17:00Z">
        <w:r w:rsidR="00B72DC6">
          <w:t xml:space="preserve"> (</w:t>
        </w:r>
      </w:ins>
      <w:r w:rsidRPr="00D71E67">
        <w:t>treatments</w:t>
      </w:r>
      <w:ins w:id="47" w:author="Elskus, Adria" w:date="2023-06-22T09:17:00Z">
        <w:r w:rsidR="00B72DC6">
          <w:t>)</w:t>
        </w:r>
      </w:ins>
      <w:r w:rsidRPr="00D71E67">
        <w:t xml:space="preserve"> are black circles. Horseshoe (treatment), Little Pit (treatment), and Big Pit (control) are all three within 50 meters of each other, so the symbols almost completely overlap. </w:t>
      </w:r>
    </w:p>
    <w:p w14:paraId="0CDB9BEA" w14:textId="77777777" w:rsidR="001D08A7" w:rsidRDefault="001D08A7" w:rsidP="001D08A7">
      <w:pPr>
        <w:spacing w:line="480" w:lineRule="auto"/>
      </w:pPr>
    </w:p>
    <w:p w14:paraId="5FF92564" w14:textId="77777777" w:rsidR="001D08A7" w:rsidRDefault="001D08A7" w:rsidP="001D08A7">
      <w:pPr>
        <w:spacing w:line="480" w:lineRule="auto"/>
      </w:pPr>
      <w:r>
        <w:rPr>
          <w:noProof/>
        </w:rPr>
        <w:lastRenderedPageBreak/>
        <w:drawing>
          <wp:inline distT="0" distB="0" distL="0" distR="0" wp14:anchorId="7CBA5690" wp14:editId="1397DD02">
            <wp:extent cx="2743306" cy="4800600"/>
            <wp:effectExtent l="0" t="0" r="0" b="0"/>
            <wp:docPr id="368557015" name="Picture 1"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7015" name="Picture 1" descr="A picture containing text, line, diagram, paralle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3944" cy="4836715"/>
                    </a:xfrm>
                    <a:prstGeom prst="rect">
                      <a:avLst/>
                    </a:prstGeom>
                  </pic:spPr>
                </pic:pic>
              </a:graphicData>
            </a:graphic>
          </wp:inline>
        </w:drawing>
      </w:r>
    </w:p>
    <w:p w14:paraId="741C4ECF" w14:textId="77777777" w:rsidR="001D08A7" w:rsidRDefault="001D08A7" w:rsidP="001D08A7">
      <w:pPr>
        <w:spacing w:line="480" w:lineRule="auto"/>
      </w:pPr>
      <w:r>
        <w:t>Figure 2.</w:t>
      </w:r>
    </w:p>
    <w:p w14:paraId="7D084119" w14:textId="779D0197" w:rsidR="001D08A7" w:rsidRDefault="001D08A7" w:rsidP="001D08A7">
      <w:pPr>
        <w:spacing w:line="480" w:lineRule="auto"/>
      </w:pPr>
      <w:r>
        <w:t>Largemouth Bass (top) and Bluegill (bottom) log</w:t>
      </w:r>
      <w:r>
        <w:rPr>
          <w:vertAlign w:val="subscript"/>
        </w:rPr>
        <w:t>e</w:t>
      </w:r>
      <w:r>
        <w:t xml:space="preserve"> total seine catches immediately before (days 1 and 21) and after (days 2 and 22) the first (“App. 1”; black lines) and second (“App. 2”; grey lines) shoreline rotenone applications in small impoundments</w:t>
      </w:r>
      <w:ins w:id="48" w:author="Elskus, Adria" w:date="2023-06-22T08:53:00Z">
        <w:r w:rsidR="008810D5">
          <w:t xml:space="preserve"> located across central to southern Alabama, USA</w:t>
        </w:r>
      </w:ins>
      <w:r>
        <w:t>.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40B65D7C" w14:textId="77777777" w:rsidR="001D08A7" w:rsidRDefault="001D08A7" w:rsidP="001D08A7">
      <w:pPr>
        <w:spacing w:line="480" w:lineRule="auto"/>
      </w:pPr>
    </w:p>
    <w:p w14:paraId="2F2D2C33" w14:textId="77777777" w:rsidR="001D08A7" w:rsidRDefault="001D08A7" w:rsidP="001D08A7">
      <w:pPr>
        <w:spacing w:line="480" w:lineRule="auto"/>
      </w:pPr>
      <w:r>
        <w:rPr>
          <w:noProof/>
        </w:rPr>
        <w:lastRenderedPageBreak/>
        <w:drawing>
          <wp:inline distT="0" distB="0" distL="0" distR="0" wp14:anchorId="44065198" wp14:editId="41751314">
            <wp:extent cx="2743306" cy="4800600"/>
            <wp:effectExtent l="0" t="0" r="0" b="0"/>
            <wp:docPr id="1633919831" name="Picture 2"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19831" name="Picture 2" descr="A picture containing text, line, diagram, paralle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9445" cy="4846342"/>
                    </a:xfrm>
                    <a:prstGeom prst="rect">
                      <a:avLst/>
                    </a:prstGeom>
                  </pic:spPr>
                </pic:pic>
              </a:graphicData>
            </a:graphic>
          </wp:inline>
        </w:drawing>
      </w:r>
    </w:p>
    <w:p w14:paraId="7305654F" w14:textId="77777777" w:rsidR="001D08A7" w:rsidRDefault="001D08A7" w:rsidP="001D08A7">
      <w:pPr>
        <w:spacing w:line="480" w:lineRule="auto"/>
      </w:pPr>
      <w:r>
        <w:t>Figure 3.</w:t>
      </w:r>
    </w:p>
    <w:p w14:paraId="310C7E29" w14:textId="36D1E030" w:rsidR="001D08A7" w:rsidRDefault="001D08A7" w:rsidP="001D08A7">
      <w:pPr>
        <w:spacing w:line="480" w:lineRule="auto"/>
      </w:pPr>
      <w:r>
        <w:t>Largemouth Bass (top) and Bluegill (bottom) log</w:t>
      </w:r>
      <w:r>
        <w:rPr>
          <w:vertAlign w:val="subscript"/>
        </w:rPr>
        <w:t>e</w:t>
      </w:r>
      <w:r>
        <w:t xml:space="preserve"> total seine catches in small impoundments immediately before rotenone application (day 1) and at mid-summer after both rotenone applications (day 42)</w:t>
      </w:r>
      <w:ins w:id="49" w:author="Elskus, Adria" w:date="2023-06-22T08:54:00Z">
        <w:r w:rsidR="008810D5">
          <w:t xml:space="preserve"> across central and southern Alabama, USA</w:t>
        </w:r>
      </w:ins>
      <w:r>
        <w:t xml:space="preserve">. Solid lines denote impoundments that received shoreline rotenone treatments, and dashed lines denote controls. Data were pooled across years (2017, 2018) and error bars represent 95% confidence intervals. </w:t>
      </w:r>
    </w:p>
    <w:p w14:paraId="4750CB7A" w14:textId="77777777" w:rsidR="001D08A7" w:rsidRDefault="001D08A7" w:rsidP="001D08A7">
      <w:pPr>
        <w:spacing w:line="480" w:lineRule="auto"/>
      </w:pPr>
    </w:p>
    <w:p w14:paraId="019AE655" w14:textId="77777777" w:rsidR="001D08A7" w:rsidRDefault="001D08A7" w:rsidP="001D08A7">
      <w:pPr>
        <w:spacing w:line="480" w:lineRule="auto"/>
      </w:pPr>
      <w:r>
        <w:rPr>
          <w:noProof/>
        </w:rPr>
        <w:lastRenderedPageBreak/>
        <w:drawing>
          <wp:inline distT="0" distB="0" distL="0" distR="0" wp14:anchorId="4369BE75" wp14:editId="4ABC6053">
            <wp:extent cx="2743200" cy="2400300"/>
            <wp:effectExtent l="0" t="0" r="0" b="0"/>
            <wp:docPr id="936266565" name="Picture 3"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66565" name="Picture 3" descr="A picture containing text, line, diagram, paralle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71962" cy="2425467"/>
                    </a:xfrm>
                    <a:prstGeom prst="rect">
                      <a:avLst/>
                    </a:prstGeom>
                  </pic:spPr>
                </pic:pic>
              </a:graphicData>
            </a:graphic>
          </wp:inline>
        </w:drawing>
      </w:r>
    </w:p>
    <w:p w14:paraId="2E830AA5" w14:textId="77777777" w:rsidR="001D08A7" w:rsidRDefault="001D08A7" w:rsidP="001D08A7">
      <w:pPr>
        <w:spacing w:line="480" w:lineRule="auto"/>
      </w:pPr>
      <w:r>
        <w:t>Figure 4.</w:t>
      </w:r>
    </w:p>
    <w:p w14:paraId="743C2585" w14:textId="519DA37B" w:rsidR="001D08A7" w:rsidRDefault="001D08A7" w:rsidP="001D08A7">
      <w:pPr>
        <w:spacing w:line="480" w:lineRule="auto"/>
      </w:pPr>
      <w:r>
        <w:t>Temporal trends in Largemouth Bass log</w:t>
      </w:r>
      <w:r>
        <w:rPr>
          <w:vertAlign w:val="subscript"/>
        </w:rPr>
        <w:t>e</w:t>
      </w:r>
      <w:r>
        <w:t xml:space="preserve"> </w:t>
      </w:r>
      <w:ins w:id="50" w:author="Elskus, Adria" w:date="2023-06-22T08:56:00Z">
        <w:r w:rsidR="008C383B">
          <w:t>mean</w:t>
        </w:r>
      </w:ins>
      <w:ins w:id="51" w:author="Elskus, Adria" w:date="2023-06-22T08:59:00Z">
        <w:r w:rsidR="008C383B">
          <w:t xml:space="preserve"> </w:t>
        </w:r>
      </w:ins>
      <w:ins w:id="52" w:author="Elskus, Adria" w:date="2023-06-22T08:56:00Z">
        <w:r w:rsidR="008C383B">
          <w:t>length-at-age (</w:t>
        </w:r>
      </w:ins>
      <w:r>
        <w:t>MLA</w:t>
      </w:r>
      <w:ins w:id="53" w:author="Elskus, Adria" w:date="2023-06-22T08:56:00Z">
        <w:r w:rsidR="008C383B">
          <w:t>)</w:t>
        </w:r>
      </w:ins>
      <w:r>
        <w:t>-1 in control (dashed lines) and treatment (solid lines) small impoundments</w:t>
      </w:r>
      <w:ins w:id="54" w:author="Elskus, Adria" w:date="2023-06-22T08:55:00Z">
        <w:r w:rsidR="008810D5">
          <w:t xml:space="preserve"> across central and southern Alabama, USA</w:t>
        </w:r>
      </w:ins>
      <w:r>
        <w:t xml:space="preserve">. Open circles denote untreated impoundments, while closed circles denote </w:t>
      </w:r>
      <w:del w:id="55" w:author="Elskus, Adria" w:date="2023-06-22T08:58:00Z">
        <w:r w:rsidRPr="008C383B" w:rsidDel="008C383B">
          <w:rPr>
            <w:highlight w:val="yellow"/>
            <w:rPrChange w:id="56" w:author="Elskus, Adria" w:date="2023-06-22T08:58:00Z">
              <w:rPr/>
            </w:rPrChange>
          </w:rPr>
          <w:delText>treated</w:delText>
        </w:r>
        <w:r w:rsidDel="008C383B">
          <w:delText xml:space="preserve"> </w:delText>
        </w:r>
      </w:del>
      <w:r>
        <w:t>impoundments</w:t>
      </w:r>
      <w:ins w:id="57" w:author="Elskus, Adria" w:date="2023-06-22T08:57:00Z">
        <w:r w:rsidR="008C383B">
          <w:t xml:space="preserve"> treated with rotenone</w:t>
        </w:r>
      </w:ins>
      <w:r>
        <w:t xml:space="preserve">.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The interaction term is testing whether the slopes of the solid lines (i.e., one or two years of treatment) differ from the slopes of the dashed lines (controls). Error bars represent the 95% confidence intervals of the data when the sample size for that year was greater than two impoundments. </w:t>
      </w:r>
    </w:p>
    <w:p w14:paraId="427852E5" w14:textId="77777777" w:rsidR="001D08A7" w:rsidRDefault="001D08A7" w:rsidP="001D08A7">
      <w:pPr>
        <w:spacing w:line="480" w:lineRule="auto"/>
        <w:rPr>
          <w:noProof/>
        </w:rPr>
      </w:pPr>
    </w:p>
    <w:p w14:paraId="1D10E8E5" w14:textId="77777777" w:rsidR="001D08A7" w:rsidRDefault="001D08A7" w:rsidP="001D08A7">
      <w:pPr>
        <w:spacing w:line="480" w:lineRule="auto"/>
      </w:pPr>
      <w:r>
        <w:rPr>
          <w:noProof/>
        </w:rPr>
        <w:lastRenderedPageBreak/>
        <w:drawing>
          <wp:inline distT="0" distB="0" distL="0" distR="0" wp14:anchorId="37C8377B" wp14:editId="17052FAB">
            <wp:extent cx="2743306" cy="4800600"/>
            <wp:effectExtent l="0" t="0" r="0" b="0"/>
            <wp:docPr id="103130711" name="Picture 4" descr="A picture containing diagram, line, paralle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0711" name="Picture 4" descr="A picture containing diagram, line, parallel,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2732" cy="4817096"/>
                    </a:xfrm>
                    <a:prstGeom prst="rect">
                      <a:avLst/>
                    </a:prstGeom>
                  </pic:spPr>
                </pic:pic>
              </a:graphicData>
            </a:graphic>
          </wp:inline>
        </w:drawing>
      </w:r>
    </w:p>
    <w:p w14:paraId="2CC35A88" w14:textId="77777777" w:rsidR="001D08A7" w:rsidRDefault="001D08A7" w:rsidP="001D08A7">
      <w:pPr>
        <w:spacing w:line="480" w:lineRule="auto"/>
      </w:pPr>
      <w:r>
        <w:t>Figure 5.</w:t>
      </w:r>
    </w:p>
    <w:p w14:paraId="5D74D5DE" w14:textId="6418CCB5" w:rsidR="001D08A7" w:rsidRPr="001E50BC" w:rsidRDefault="001D08A7" w:rsidP="001D08A7">
      <w:pPr>
        <w:spacing w:line="480" w:lineRule="auto"/>
      </w:pPr>
      <w:r>
        <w:t>Temporal trends in age-1 Largemouth Bass (top) and &gt;80 mm Bluegill (bottom) log</w:t>
      </w:r>
      <w:r>
        <w:rPr>
          <w:vertAlign w:val="subscript"/>
        </w:rPr>
        <w:t>e</w:t>
      </w:r>
      <w:r>
        <w:t xml:space="preserve"> electrofishing </w:t>
      </w:r>
      <w:ins w:id="58" w:author="Elskus, Adria" w:date="2023-06-22T08:59:00Z">
        <w:r w:rsidR="008C383B">
          <w:t>catch-per-unit-effort (</w:t>
        </w:r>
      </w:ins>
      <w:r>
        <w:t>CPUE</w:t>
      </w:r>
      <w:ins w:id="59" w:author="Elskus, Adria" w:date="2023-06-22T08:59:00Z">
        <w:r w:rsidR="008C383B">
          <w:t>)</w:t>
        </w:r>
      </w:ins>
      <w:r>
        <w:t xml:space="preserve"> (</w:t>
      </w:r>
      <w:r w:rsidRPr="00C737D8">
        <w:t>fish caught per 30 minutes electrofishing</w:t>
      </w:r>
      <w:r>
        <w:t>) in control (dashed lines) and treatment (solid lines) small impoundments</w:t>
      </w:r>
      <w:ins w:id="60" w:author="Elskus, Adria" w:date="2023-06-22T09:00:00Z">
        <w:r w:rsidR="008C383B" w:rsidRPr="008C383B">
          <w:t xml:space="preserve"> </w:t>
        </w:r>
        <w:r w:rsidR="008C383B" w:rsidRPr="008C383B">
          <w:t>located across central to southern Alabama, USA</w:t>
        </w:r>
      </w:ins>
      <w:r>
        <w:t xml:space="preserve">. Open circles denote untreated impoundments, while closed circles denote </w:t>
      </w:r>
      <w:del w:id="61" w:author="Elskus, Adria" w:date="2023-06-22T08:59:00Z">
        <w:r w:rsidRPr="008C383B" w:rsidDel="008C383B">
          <w:rPr>
            <w:highlight w:val="yellow"/>
            <w:rPrChange w:id="62" w:author="Elskus, Adria" w:date="2023-06-22T08:59:00Z">
              <w:rPr/>
            </w:rPrChange>
          </w:rPr>
          <w:delText>treated</w:delText>
        </w:r>
        <w:r w:rsidDel="008C383B">
          <w:delText xml:space="preserve"> </w:delText>
        </w:r>
      </w:del>
      <w:r>
        <w:t>impoundments</w:t>
      </w:r>
      <w:ins w:id="63" w:author="Elskus, Adria" w:date="2023-06-22T08:59:00Z">
        <w:r w:rsidR="008C383B">
          <w:t xml:space="preserve"> treated with rotenone</w:t>
        </w:r>
      </w:ins>
      <w:r>
        <w:t>. Data are presented as in Figure 4.</w:t>
      </w:r>
    </w:p>
    <w:p w14:paraId="169D07FD" w14:textId="77777777" w:rsidR="001D08A7" w:rsidRDefault="001D08A7" w:rsidP="001117F0">
      <w:pPr>
        <w:spacing w:line="480" w:lineRule="auto"/>
      </w:pPr>
    </w:p>
    <w:sectPr w:rsidR="001D08A7" w:rsidSect="00F663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kus, Adria" w:date="2023-06-22T08:17:00Z" w:initials="EA">
    <w:p w14:paraId="3BA06610" w14:textId="77777777" w:rsidR="00B72DC6" w:rsidRDefault="006F2352">
      <w:pPr>
        <w:pStyle w:val="CommentText"/>
        <w:rPr>
          <w:noProof/>
        </w:rPr>
      </w:pPr>
      <w:r>
        <w:rPr>
          <w:rStyle w:val="CommentReference"/>
        </w:rPr>
        <w:annotationRef/>
      </w:r>
      <w:r w:rsidR="00B72DC6" w:rsidRPr="00B72DC6">
        <w:t xml:space="preserve">This manuscript is approved for publication as a journal article on the condition that BAO comments marked 'required' are addressed. Comments appear in 1 file marked 'BAO comments'. </w:t>
      </w:r>
    </w:p>
    <w:p w14:paraId="1A696FBF" w14:textId="77777777" w:rsidR="00B72DC6" w:rsidRDefault="00B72DC6">
      <w:pPr>
        <w:pStyle w:val="CommentText"/>
        <w:rPr>
          <w:noProof/>
        </w:rPr>
      </w:pPr>
    </w:p>
    <w:p w14:paraId="7F38B065" w14:textId="77777777" w:rsidR="00B72DC6" w:rsidRDefault="00B72DC6">
      <w:pPr>
        <w:pStyle w:val="CommentText"/>
        <w:rPr>
          <w:noProof/>
        </w:rPr>
      </w:pPr>
      <w:r w:rsidRPr="00B72DC6">
        <w:t xml:space="preserve">An animal care and use statement is required. </w:t>
      </w:r>
    </w:p>
    <w:p w14:paraId="34EEEB7C" w14:textId="77777777" w:rsidR="00B72DC6" w:rsidRDefault="00B72DC6">
      <w:pPr>
        <w:pStyle w:val="CommentText"/>
        <w:rPr>
          <w:noProof/>
        </w:rPr>
      </w:pPr>
    </w:p>
    <w:p w14:paraId="2EC74C93" w14:textId="77777777" w:rsidR="00B72DC6" w:rsidRDefault="00B72DC6">
      <w:pPr>
        <w:pStyle w:val="CommentText"/>
        <w:rPr>
          <w:noProof/>
        </w:rPr>
      </w:pPr>
      <w:r w:rsidRPr="00B72DC6">
        <w:t xml:space="preserve">The expectation is that BAO comments, suggestions and required revisions will be addressed prior to publication.  </w:t>
      </w:r>
    </w:p>
    <w:p w14:paraId="0682BCE1" w14:textId="77777777" w:rsidR="00B72DC6" w:rsidRDefault="00B72DC6">
      <w:pPr>
        <w:pStyle w:val="CommentText"/>
        <w:rPr>
          <w:noProof/>
        </w:rPr>
      </w:pPr>
    </w:p>
    <w:p w14:paraId="21E6FCF0" w14:textId="77777777" w:rsidR="00B72DC6" w:rsidRDefault="00B72DC6">
      <w:pPr>
        <w:pStyle w:val="CommentText"/>
        <w:rPr>
          <w:noProof/>
        </w:rPr>
      </w:pPr>
      <w:r w:rsidRPr="00B72DC6">
        <w:t>A reminder that final title, abstract, citation, and DOI need to be in the Bibliodata tab, and a word version of the final BAO approved manuscript (.docx) needs to be in the Documents tab, prior to Dissemination.</w:t>
      </w:r>
    </w:p>
    <w:p w14:paraId="07A8FEC4" w14:textId="77777777" w:rsidR="00B72DC6" w:rsidRDefault="00B72DC6">
      <w:pPr>
        <w:pStyle w:val="CommentText"/>
        <w:rPr>
          <w:noProof/>
        </w:rPr>
      </w:pPr>
    </w:p>
    <w:p w14:paraId="4E15A329" w14:textId="77777777" w:rsidR="00B72DC6" w:rsidRDefault="00B72DC6">
      <w:pPr>
        <w:pStyle w:val="CommentText"/>
        <w:rPr>
          <w:noProof/>
        </w:rPr>
      </w:pPr>
      <w:r w:rsidRPr="00B72DC6">
        <w:t xml:space="preserve"> Upon Dissemination the work is indexed in the USGS Publications Warehouse, making it visible to search engines, and is immediately linked to the USGS author(s)' professional page. </w:t>
      </w:r>
    </w:p>
    <w:p w14:paraId="4B3D187E" w14:textId="77777777" w:rsidR="00B72DC6" w:rsidRDefault="00B72DC6">
      <w:pPr>
        <w:pStyle w:val="CommentText"/>
        <w:rPr>
          <w:noProof/>
        </w:rPr>
      </w:pPr>
    </w:p>
    <w:p w14:paraId="062543B4" w14:textId="77777777" w:rsidR="00B72DC6" w:rsidRDefault="00B72DC6">
      <w:pPr>
        <w:pStyle w:val="CommentText"/>
        <w:rPr>
          <w:noProof/>
        </w:rPr>
      </w:pPr>
      <w:r w:rsidRPr="00B72DC6">
        <w:t xml:space="preserve">Please let me know if you have any questions. </w:t>
      </w:r>
    </w:p>
    <w:p w14:paraId="6CCD161C" w14:textId="77777777" w:rsidR="00B72DC6" w:rsidRDefault="00B72DC6">
      <w:pPr>
        <w:pStyle w:val="CommentText"/>
        <w:rPr>
          <w:noProof/>
        </w:rPr>
      </w:pPr>
    </w:p>
    <w:p w14:paraId="555F48F5" w14:textId="161CE014" w:rsidR="006F2352" w:rsidRDefault="00B72DC6">
      <w:pPr>
        <w:pStyle w:val="CommentText"/>
      </w:pPr>
      <w:r w:rsidRPr="00B72DC6">
        <w:t>Approved by BAO Adria Elskus on 6/22/2023.</w:t>
      </w:r>
    </w:p>
  </w:comment>
  <w:comment w:id="1" w:author="Elskus, Adria" w:date="2023-06-22T08:18:00Z" w:initials="EA">
    <w:p w14:paraId="3D9A63B1" w14:textId="78E0C205" w:rsidR="007A3BA6" w:rsidRDefault="006F2352" w:rsidP="007A3BA6">
      <w:pPr>
        <w:rPr>
          <w:rFonts w:ascii="Calibri" w:eastAsia="Calibri" w:hAnsi="Calibri"/>
          <w:noProof/>
          <w:color w:val="FF0000"/>
          <w:sz w:val="22"/>
          <w:szCs w:val="22"/>
          <w:shd w:val="clear" w:color="auto" w:fill="FFFFFF"/>
        </w:rPr>
      </w:pPr>
      <w:r>
        <w:rPr>
          <w:rStyle w:val="CommentReference"/>
        </w:rPr>
        <w:annotationRef/>
      </w:r>
      <w:r w:rsidR="007A3BA6" w:rsidRPr="007A3BA6">
        <w:rPr>
          <w:rFonts w:ascii="Calibri" w:eastAsia="Calibri" w:hAnsi="Calibri"/>
          <w:sz w:val="22"/>
          <w:szCs w:val="22"/>
          <w:shd w:val="clear" w:color="auto" w:fill="FFFFFF"/>
        </w:rPr>
        <w:t xml:space="preserve">Comments I provide in the manuscript should be considered suggestions unless they are policy issues, or revision is needed to clarify meaning, in which case I will mark them as </w:t>
      </w:r>
      <w:r w:rsidR="007A3BA6" w:rsidRPr="007A3BA6">
        <w:rPr>
          <w:rFonts w:ascii="Calibri" w:eastAsia="Calibri" w:hAnsi="Calibri"/>
          <w:color w:val="FF0000"/>
          <w:sz w:val="22"/>
          <w:szCs w:val="22"/>
          <w:shd w:val="clear" w:color="auto" w:fill="FFFFFF"/>
        </w:rPr>
        <w:t>required.</w:t>
      </w:r>
    </w:p>
    <w:p w14:paraId="61802BEE" w14:textId="77777777" w:rsidR="007A3BA6" w:rsidRPr="007A3BA6" w:rsidRDefault="007A3BA6" w:rsidP="007A3BA6">
      <w:pPr>
        <w:rPr>
          <w:rFonts w:ascii="Calibri" w:eastAsia="Calibri" w:hAnsi="Calibri"/>
          <w:color w:val="FF0000"/>
          <w:sz w:val="22"/>
          <w:szCs w:val="22"/>
          <w:shd w:val="clear" w:color="auto" w:fill="FFFFFF"/>
        </w:rPr>
      </w:pPr>
    </w:p>
    <w:p w14:paraId="66EF5F15" w14:textId="77777777" w:rsidR="007A3BA6" w:rsidRPr="007A3BA6" w:rsidRDefault="007A3BA6" w:rsidP="007A3BA6">
      <w:pPr>
        <w:spacing w:after="160" w:line="259" w:lineRule="auto"/>
        <w:rPr>
          <w:rFonts w:ascii="Calibri" w:eastAsia="Calibri" w:hAnsi="Calibri"/>
          <w:sz w:val="22"/>
          <w:szCs w:val="22"/>
          <w:shd w:val="clear" w:color="auto" w:fill="FFFFFF"/>
        </w:rPr>
      </w:pPr>
      <w:r w:rsidRPr="007A3BA6">
        <w:rPr>
          <w:rFonts w:ascii="Calibri" w:eastAsia="Calibri" w:hAnsi="Calibri"/>
          <w:sz w:val="22"/>
          <w:szCs w:val="22"/>
          <w:shd w:val="clear" w:color="auto" w:fill="FFFFFF"/>
        </w:rPr>
        <w:t xml:space="preserve">The comments marked as </w:t>
      </w:r>
      <w:r w:rsidRPr="007A3BA6">
        <w:rPr>
          <w:rFonts w:ascii="Calibri" w:eastAsia="Calibri" w:hAnsi="Calibri"/>
          <w:color w:val="FF0000"/>
          <w:sz w:val="22"/>
          <w:szCs w:val="22"/>
          <w:shd w:val="clear" w:color="auto" w:fill="FFFFFF"/>
        </w:rPr>
        <w:t xml:space="preserve">required </w:t>
      </w:r>
      <w:r w:rsidRPr="007A3BA6">
        <w:rPr>
          <w:rFonts w:ascii="Calibri" w:eastAsia="Calibri" w:hAnsi="Calibri"/>
          <w:sz w:val="22"/>
          <w:szCs w:val="22"/>
          <w:shd w:val="clear" w:color="auto" w:fill="FFFFFF"/>
        </w:rPr>
        <w:t>relate to policy concerns and presentation issues and are required before the product is published and released to the public. These comments are made to ensure information products (as excerpted and paraphrased from SM 502.3, SM 502.4 and FSP FAQ C.1): present science-based, peer-reviewed facts and interpretations impartially; do not recommend or appear to advocate or prescribe a particular public policy or management decision; present interpretations as honestly and straightforwardly as possible; are without apparent bias, and contain no derogatory remarks; are based on conclusions using the best available data interpreted with sound scientific reasoning that avoids speculation; meet USGS standards for science presentation and clarity of expression; and use a tone appropriate for ease of understanding by the intended audience without implied competition with the private sector and without results favoring any particular entity or commercial product endorsements.</w:t>
      </w:r>
    </w:p>
    <w:p w14:paraId="5622C626" w14:textId="081F840C" w:rsidR="006F2352" w:rsidRDefault="006F2352">
      <w:pPr>
        <w:pStyle w:val="CommentText"/>
      </w:pPr>
    </w:p>
  </w:comment>
  <w:comment w:id="3" w:author="Elskus, Adria" w:date="2023-06-22T08:18:00Z" w:initials="EA">
    <w:p w14:paraId="40F80A20" w14:textId="77777777" w:rsidR="00BC635A" w:rsidRDefault="006F2352" w:rsidP="00BC635A">
      <w:pPr>
        <w:rPr>
          <w:rFonts w:ascii="Calibri" w:eastAsia="Calibri" w:hAnsi="Calibri" w:cs="Calibri"/>
          <w:noProof/>
          <w:sz w:val="22"/>
          <w:szCs w:val="22"/>
          <w:bdr w:val="none" w:sz="0" w:space="0" w:color="auto" w:frame="1"/>
          <w:shd w:val="clear" w:color="auto" w:fill="FFFFFF"/>
        </w:rPr>
      </w:pPr>
      <w:r>
        <w:rPr>
          <w:rStyle w:val="CommentReference"/>
        </w:rPr>
        <w:annotationRef/>
      </w:r>
      <w:r w:rsidR="00BC635A" w:rsidRPr="00BC635A">
        <w:rPr>
          <w:rFonts w:ascii="Calibri" w:eastAsia="Calibri" w:hAnsi="Calibri" w:cs="Calibri"/>
          <w:sz w:val="22"/>
          <w:szCs w:val="22"/>
          <w:bdr w:val="none" w:sz="0" w:space="0" w:color="auto" w:frame="1"/>
          <w:shd w:val="clear" w:color="auto" w:fill="FFFFFF"/>
        </w:rPr>
        <w:t xml:space="preserve">Thank you for including the predecisional  disclaimer on early drafts. </w:t>
      </w:r>
    </w:p>
    <w:p w14:paraId="1A409EE2" w14:textId="77777777" w:rsidR="00BC635A" w:rsidRDefault="00BC635A" w:rsidP="00BC635A">
      <w:pPr>
        <w:rPr>
          <w:rFonts w:ascii="Calibri" w:eastAsia="Calibri" w:hAnsi="Calibri" w:cs="Calibri"/>
          <w:noProof/>
          <w:color w:val="FF0000"/>
          <w:sz w:val="22"/>
          <w:szCs w:val="22"/>
          <w:bdr w:val="none" w:sz="0" w:space="0" w:color="auto" w:frame="1"/>
          <w:shd w:val="clear" w:color="auto" w:fill="FFFFFF"/>
        </w:rPr>
      </w:pPr>
    </w:p>
    <w:p w14:paraId="6CF9E84C" w14:textId="0B997C42" w:rsidR="00BC635A" w:rsidRPr="00BC635A" w:rsidRDefault="00BC635A" w:rsidP="00BC635A">
      <w:pPr>
        <w:rPr>
          <w:rFonts w:ascii="Calibri" w:eastAsia="Calibri" w:hAnsi="Calibri" w:cs="Calibri"/>
          <w:sz w:val="22"/>
          <w:szCs w:val="22"/>
          <w:bdr w:val="none" w:sz="0" w:space="0" w:color="auto" w:frame="1"/>
          <w:shd w:val="clear" w:color="auto" w:fill="FFFFFF"/>
        </w:rPr>
      </w:pPr>
      <w:r w:rsidRPr="00BC635A">
        <w:rPr>
          <w:rFonts w:ascii="Calibri" w:eastAsia="Calibri" w:hAnsi="Calibri" w:cs="Calibri"/>
          <w:color w:val="FF0000"/>
          <w:sz w:val="22"/>
          <w:szCs w:val="22"/>
          <w:bdr w:val="none" w:sz="0" w:space="0" w:color="auto" w:frame="1"/>
          <w:shd w:val="clear" w:color="auto" w:fill="FFFFFF"/>
        </w:rPr>
        <w:t xml:space="preserve">Required </w:t>
      </w:r>
      <w:r w:rsidRPr="00BC635A">
        <w:rPr>
          <w:rFonts w:ascii="Calibri" w:eastAsia="Calibri" w:hAnsi="Calibri" w:cs="Calibri"/>
          <w:sz w:val="22"/>
          <w:szCs w:val="22"/>
          <w:bdr w:val="none" w:sz="0" w:space="0" w:color="auto" w:frame="1"/>
          <w:shd w:val="clear" w:color="auto" w:fill="FFFFFF"/>
        </w:rPr>
        <w:t>- With USGS Bureau approval, this disclaimer must be deleted. Sometimes, authors forget to delete this and the disclaimer remains on the published manuscript.</w:t>
      </w:r>
    </w:p>
    <w:p w14:paraId="2A8EB639" w14:textId="4A51A6A4" w:rsidR="006F2352" w:rsidRDefault="006F2352">
      <w:pPr>
        <w:pStyle w:val="CommentText"/>
      </w:pPr>
    </w:p>
  </w:comment>
  <w:comment w:id="6" w:author="Elskus, Adria" w:date="2023-06-22T08:36:00Z" w:initials="EA">
    <w:p w14:paraId="0FAAB398" w14:textId="77777777" w:rsidR="006C35FC" w:rsidRDefault="00706BD7" w:rsidP="006C35FC">
      <w:pPr>
        <w:rPr>
          <w:rFonts w:ascii="Calibri" w:eastAsia="Calibri" w:hAnsi="Calibri"/>
          <w:noProof/>
          <w:sz w:val="22"/>
          <w:szCs w:val="22"/>
        </w:rPr>
      </w:pPr>
      <w:r>
        <w:rPr>
          <w:rStyle w:val="CommentReference"/>
        </w:rPr>
        <w:annotationRef/>
      </w:r>
      <w:r w:rsidR="006C35FC" w:rsidRPr="006C35FC">
        <w:rPr>
          <w:rFonts w:ascii="Calibri" w:eastAsia="Calibri" w:hAnsi="Calibri" w:cs="Calibri"/>
          <w:sz w:val="20"/>
          <w:szCs w:val="20"/>
        </w:rPr>
        <w:t>For occurrences of “suggest” and variants (for example, suggesting), consider using “indicate” because people suggest, but data/observations/etc. indicate. Thus, in technical writing "indicate" is usually a better word choice.</w:t>
      </w:r>
      <w:r w:rsidR="006C35FC" w:rsidRPr="006C35FC">
        <w:rPr>
          <w:rFonts w:ascii="Calibri" w:eastAsia="Calibri" w:hAnsi="Calibri"/>
          <w:sz w:val="22"/>
          <w:szCs w:val="22"/>
        </w:rPr>
        <w:t xml:space="preserve"> </w:t>
      </w:r>
    </w:p>
    <w:p w14:paraId="4670FC60" w14:textId="77777777" w:rsidR="006C35FC" w:rsidRDefault="006C35FC" w:rsidP="006C35FC">
      <w:pPr>
        <w:rPr>
          <w:rFonts w:ascii="Calibri" w:eastAsia="Calibri" w:hAnsi="Calibri" w:cs="Calibri"/>
          <w:noProof/>
          <w:sz w:val="20"/>
          <w:szCs w:val="20"/>
        </w:rPr>
      </w:pPr>
    </w:p>
    <w:p w14:paraId="1979B93B" w14:textId="437A508D" w:rsidR="006C35FC" w:rsidRPr="006C35FC" w:rsidRDefault="006C35FC" w:rsidP="006C35FC">
      <w:pPr>
        <w:rPr>
          <w:rFonts w:ascii="Calibri" w:eastAsia="Calibri" w:hAnsi="Calibri" w:cs="Calibri"/>
          <w:sz w:val="20"/>
          <w:szCs w:val="20"/>
        </w:rPr>
      </w:pPr>
      <w:r w:rsidRPr="006C35FC">
        <w:rPr>
          <w:rFonts w:ascii="Calibri" w:eastAsia="Calibri" w:hAnsi="Calibri" w:cs="Calibri"/>
          <w:sz w:val="20"/>
          <w:szCs w:val="20"/>
        </w:rPr>
        <w:t>Consider reviewing the manuscript for other instances where 'indicate' might be used instead.</w:t>
      </w:r>
    </w:p>
    <w:p w14:paraId="07C08F57" w14:textId="6DC3CBD2" w:rsidR="00706BD7" w:rsidRDefault="00706BD7">
      <w:pPr>
        <w:pStyle w:val="CommentText"/>
      </w:pPr>
    </w:p>
  </w:comment>
  <w:comment w:id="7" w:author="Elskus, Adria" w:date="2023-06-22T08:37:00Z" w:initials="EA">
    <w:p w14:paraId="3A358BB2" w14:textId="77777777" w:rsidR="008C1267" w:rsidRDefault="00AD4B14" w:rsidP="008C1267">
      <w:pPr>
        <w:pStyle w:val="CommentText"/>
      </w:pPr>
      <w:r>
        <w:rPr>
          <w:rStyle w:val="CommentReference"/>
        </w:rPr>
        <w:annotationRef/>
      </w:r>
      <w:r w:rsidR="008C1267">
        <w:t>Suggestions to Authors (STA), 7th edition. Abbreviation, Signs and Symbols: p. 104. https://pubs.er.usgs.gov/publication/7000088    In the text,</w:t>
      </w:r>
    </w:p>
    <w:p w14:paraId="1E3F0F83" w14:textId="77777777" w:rsidR="008C1267" w:rsidRDefault="008C1267" w:rsidP="008C1267">
      <w:pPr>
        <w:pStyle w:val="CommentText"/>
        <w:rPr>
          <w:noProof/>
        </w:rPr>
      </w:pPr>
    </w:p>
    <w:p w14:paraId="333CFD90" w14:textId="210D81F3" w:rsidR="008C1267" w:rsidRDefault="008C1267" w:rsidP="008C1267">
      <w:pPr>
        <w:pStyle w:val="CommentText"/>
      </w:pPr>
      <w:r>
        <w:t>"United States" should be written out when used as a</w:t>
      </w:r>
    </w:p>
    <w:p w14:paraId="45D8453E" w14:textId="77777777" w:rsidR="008C1267" w:rsidRDefault="008C1267" w:rsidP="008C1267">
      <w:pPr>
        <w:pStyle w:val="CommentText"/>
      </w:pPr>
      <w:r>
        <w:t>noun and abbreviated when used as an adjective for</w:t>
      </w:r>
    </w:p>
    <w:p w14:paraId="14E543C0" w14:textId="77777777" w:rsidR="008C1267" w:rsidRDefault="008C1267" w:rsidP="008C1267">
      <w:pPr>
        <w:pStyle w:val="CommentText"/>
      </w:pPr>
      <w:r>
        <w:t>example, "mineral deposits of the United States," but</w:t>
      </w:r>
    </w:p>
    <w:p w14:paraId="52E756C8" w14:textId="77777777" w:rsidR="00E81C22" w:rsidRDefault="008C1267" w:rsidP="008C1267">
      <w:pPr>
        <w:pStyle w:val="CommentText"/>
        <w:rPr>
          <w:noProof/>
        </w:rPr>
      </w:pPr>
      <w:r>
        <w:t>"U.S. mineral deposits." (</w:t>
      </w:r>
      <w:r w:rsidRPr="008C1267">
        <w:rPr>
          <w:b/>
          <w:bCs/>
        </w:rPr>
        <w:t>journal guidance may diffe</w:t>
      </w:r>
      <w:r>
        <w:t xml:space="preserve">r).  </w:t>
      </w:r>
    </w:p>
    <w:p w14:paraId="3D961CB7" w14:textId="77777777" w:rsidR="00E81C22" w:rsidRDefault="00E81C22" w:rsidP="008C1267">
      <w:pPr>
        <w:pStyle w:val="CommentText"/>
        <w:rPr>
          <w:noProof/>
        </w:rPr>
      </w:pPr>
    </w:p>
    <w:p w14:paraId="1E8D7126" w14:textId="778AFE1D" w:rsidR="00AD4B14" w:rsidRDefault="00B72DC6" w:rsidP="008C1267">
      <w:pPr>
        <w:pStyle w:val="CommentText"/>
      </w:pPr>
      <w:r>
        <w:rPr>
          <w:noProof/>
        </w:rPr>
        <w:t xml:space="preserve">Consider reviewing the document to see where United States </w:t>
      </w:r>
      <w:r>
        <w:rPr>
          <w:noProof/>
        </w:rPr>
        <w:t>should be written out.</w:t>
      </w:r>
      <w:r w:rsidR="008C1267">
        <w:t xml:space="preserve">   </w:t>
      </w:r>
    </w:p>
  </w:comment>
  <w:comment w:id="18" w:author="Elskus, Adria" w:date="2023-06-22T09:07:00Z" w:initials="EA">
    <w:p w14:paraId="056AEBC4" w14:textId="77777777" w:rsidR="005F047E" w:rsidRDefault="005F047E">
      <w:pPr>
        <w:pStyle w:val="CommentText"/>
        <w:rPr>
          <w:rFonts w:ascii="Calibri" w:eastAsia="Calibri" w:hAnsi="Calibri" w:cs="Calibri"/>
          <w:noProof/>
        </w:rPr>
      </w:pPr>
      <w:r>
        <w:rPr>
          <w:rStyle w:val="CommentReference"/>
        </w:rPr>
        <w:annotationRef/>
      </w:r>
      <w:r w:rsidRPr="005F047E">
        <w:rPr>
          <w:rFonts w:ascii="Calibri" w:eastAsia="Calibri" w:hAnsi="Calibri" w:cs="Calibri"/>
        </w:rPr>
        <w:t xml:space="preserve">Impact as a verb means "strike with a blow" or "to pack firmly together." Impact as a noun means "a collision." </w:t>
      </w:r>
      <w:hyperlink r:id="rId1" w:history="1">
        <w:r w:rsidRPr="005F047E">
          <w:rPr>
            <w:rFonts w:ascii="Calibri" w:eastAsia="Calibri" w:hAnsi="Calibri" w:cs="Calibri"/>
            <w:color w:val="0563C1"/>
            <w:u w:val="single"/>
          </w:rPr>
          <w:t>http://www.mit.edu/course/21/21.guide/affect.htm</w:t>
        </w:r>
      </w:hyperlink>
      <w:r w:rsidRPr="005F047E">
        <w:rPr>
          <w:rFonts w:ascii="Calibri" w:eastAsia="Calibri" w:hAnsi="Calibri" w:cs="Calibri"/>
        </w:rPr>
        <w:t xml:space="preserve">. In general, avoid using “impact” when either “affect” or “effect” can be used. </w:t>
      </w:r>
    </w:p>
    <w:p w14:paraId="53CC72F8" w14:textId="77777777" w:rsidR="005F047E" w:rsidRDefault="005F047E">
      <w:pPr>
        <w:pStyle w:val="CommentText"/>
        <w:rPr>
          <w:rFonts w:ascii="Calibri" w:eastAsia="Calibri" w:hAnsi="Calibri" w:cs="Calibri"/>
          <w:b/>
          <w:bCs/>
          <w:noProof/>
        </w:rPr>
      </w:pPr>
    </w:p>
    <w:p w14:paraId="1575191C" w14:textId="52459E08" w:rsidR="005F047E" w:rsidRDefault="005F047E">
      <w:pPr>
        <w:pStyle w:val="CommentText"/>
      </w:pPr>
      <w:r w:rsidRPr="005F047E">
        <w:rPr>
          <w:rFonts w:ascii="Calibri" w:eastAsia="Calibri" w:hAnsi="Calibri" w:cs="Calibri"/>
          <w:b/>
          <w:bCs/>
        </w:rPr>
        <w:t>Consider reviewing the document to identify where 'affect' or 'effect' could be used.</w:t>
      </w:r>
    </w:p>
  </w:comment>
  <w:comment w:id="22" w:author="Elskus, Adria" w:date="2023-06-22T09:11:00Z" w:initials="EA">
    <w:p w14:paraId="7C9333CF" w14:textId="77777777" w:rsidR="005F047E" w:rsidRDefault="005F047E" w:rsidP="005F047E">
      <w:pPr>
        <w:rPr>
          <w:rFonts w:ascii="Calibri" w:eastAsia="Calibri" w:hAnsi="Calibri"/>
          <w:noProof/>
          <w:sz w:val="20"/>
          <w:szCs w:val="20"/>
        </w:rPr>
      </w:pPr>
      <w:r>
        <w:rPr>
          <w:rStyle w:val="CommentReference"/>
        </w:rPr>
        <w:annotationRef/>
      </w:r>
      <w:r w:rsidRPr="005F047E">
        <w:rPr>
          <w:rFonts w:ascii="Calibri" w:eastAsia="Calibri" w:hAnsi="Calibri"/>
          <w:sz w:val="20"/>
          <w:szCs w:val="20"/>
        </w:rPr>
        <w:t xml:space="preserve">The USGS should not be seen as directing future research. </w:t>
      </w:r>
    </w:p>
    <w:p w14:paraId="5D0469D4" w14:textId="77777777" w:rsidR="005F047E" w:rsidRDefault="005F047E" w:rsidP="005F047E">
      <w:pPr>
        <w:rPr>
          <w:rFonts w:ascii="Calibri" w:eastAsia="Calibri" w:hAnsi="Calibri"/>
          <w:noProof/>
          <w:sz w:val="20"/>
          <w:szCs w:val="20"/>
        </w:rPr>
      </w:pPr>
    </w:p>
    <w:p w14:paraId="64CB27C7" w14:textId="77777777" w:rsidR="005F047E" w:rsidRDefault="005F047E" w:rsidP="005F047E">
      <w:pPr>
        <w:rPr>
          <w:rFonts w:ascii="Calibri" w:eastAsia="Calibri" w:hAnsi="Calibri"/>
          <w:noProof/>
          <w:sz w:val="20"/>
          <w:szCs w:val="20"/>
        </w:rPr>
      </w:pPr>
      <w:r w:rsidRPr="005F047E">
        <w:rPr>
          <w:rFonts w:ascii="Calibri" w:eastAsia="Calibri" w:hAnsi="Calibri"/>
          <w:sz w:val="20"/>
          <w:szCs w:val="20"/>
        </w:rPr>
        <w:t xml:space="preserve">Rather than prescribing what future work should be done, restate to describe what such work would accomplish/reveal. </w:t>
      </w:r>
    </w:p>
    <w:p w14:paraId="468CAC18" w14:textId="77777777" w:rsidR="005F047E" w:rsidRDefault="005F047E" w:rsidP="005F047E">
      <w:pPr>
        <w:rPr>
          <w:rFonts w:ascii="Calibri" w:eastAsia="Calibri" w:hAnsi="Calibri"/>
          <w:noProof/>
          <w:sz w:val="20"/>
          <w:szCs w:val="20"/>
        </w:rPr>
      </w:pPr>
    </w:p>
    <w:p w14:paraId="605419DB" w14:textId="77777777" w:rsidR="005F047E" w:rsidRDefault="005F047E" w:rsidP="005F047E">
      <w:pPr>
        <w:rPr>
          <w:rFonts w:ascii="Calibri" w:eastAsia="Calibri" w:hAnsi="Calibri"/>
          <w:noProof/>
          <w:sz w:val="20"/>
          <w:szCs w:val="20"/>
        </w:rPr>
      </w:pPr>
      <w:r w:rsidRPr="005F047E">
        <w:rPr>
          <w:rFonts w:ascii="Calibri" w:eastAsia="Calibri" w:hAnsi="Calibri"/>
          <w:sz w:val="20"/>
          <w:szCs w:val="20"/>
        </w:rPr>
        <w:t xml:space="preserve">For example, the following is discouraged: "Future work should/must/needs to focus on…". </w:t>
      </w:r>
    </w:p>
    <w:p w14:paraId="574DE0D1" w14:textId="77777777" w:rsidR="005F047E" w:rsidRDefault="005F047E" w:rsidP="005F047E">
      <w:pPr>
        <w:rPr>
          <w:rFonts w:ascii="Calibri" w:eastAsia="Calibri" w:hAnsi="Calibri"/>
          <w:noProof/>
          <w:sz w:val="20"/>
          <w:szCs w:val="20"/>
        </w:rPr>
      </w:pPr>
    </w:p>
    <w:p w14:paraId="68FB2118" w14:textId="47605FF4" w:rsidR="005F047E" w:rsidRPr="005F047E" w:rsidRDefault="005F047E" w:rsidP="005F047E">
      <w:pPr>
        <w:rPr>
          <w:rFonts w:ascii="Calibri" w:eastAsia="Calibri" w:hAnsi="Calibri"/>
          <w:sz w:val="20"/>
          <w:szCs w:val="20"/>
        </w:rPr>
      </w:pPr>
      <w:r w:rsidRPr="005F047E">
        <w:rPr>
          <w:rFonts w:ascii="Calibri" w:eastAsia="Calibri" w:hAnsi="Calibri"/>
          <w:sz w:val="20"/>
          <w:szCs w:val="20"/>
        </w:rPr>
        <w:t xml:space="preserve"> This could be reworded as "Future work focusing on [so-and-so] may(could) benefit/provide/clarify…"  </w:t>
      </w:r>
    </w:p>
    <w:p w14:paraId="6779161A" w14:textId="05317DF3" w:rsidR="005F047E" w:rsidRDefault="005F047E">
      <w:pPr>
        <w:pStyle w:val="CommentText"/>
      </w:pPr>
    </w:p>
  </w:comment>
  <w:comment w:id="30" w:author="Elskus, Adria" w:date="2023-06-22T08:30:00Z" w:initials="EA">
    <w:p w14:paraId="6CB77E5F" w14:textId="77777777" w:rsidR="00FC3E26" w:rsidRPr="00FC3E26" w:rsidRDefault="00CF6BCE" w:rsidP="00FC3E26">
      <w:pPr>
        <w:rPr>
          <w:rFonts w:ascii="Calibri" w:eastAsia="Calibri" w:hAnsi="Calibri" w:cs="Calibri"/>
          <w:sz w:val="22"/>
          <w:szCs w:val="22"/>
        </w:rPr>
      </w:pPr>
      <w:r>
        <w:rPr>
          <w:rStyle w:val="CommentReference"/>
        </w:rPr>
        <w:annotationRef/>
      </w:r>
      <w:r w:rsidR="00FC3E26" w:rsidRPr="00FC3E26">
        <w:rPr>
          <w:rFonts w:ascii="Calibri" w:eastAsia="Calibri" w:hAnsi="Calibri" w:cs="Calibri"/>
          <w:sz w:val="22"/>
          <w:szCs w:val="22"/>
        </w:rPr>
        <w:t xml:space="preserve">As a courtesy, make sure your reviewers and others consent to being mentioned by name in the Acknowledgments section (occasionally, some individuals prefer to remain anonymous).  For further information, see Section 5 of SM 502.10 </w:t>
      </w:r>
      <w:hyperlink r:id="rId2" w:history="1">
        <w:r w:rsidR="00FC3E26" w:rsidRPr="00FC3E26">
          <w:rPr>
            <w:rFonts w:ascii="Calibri" w:eastAsia="Calibri" w:hAnsi="Calibri" w:cs="Calibri"/>
            <w:color w:val="0563C1"/>
            <w:sz w:val="22"/>
            <w:szCs w:val="22"/>
            <w:u w:val="single"/>
          </w:rPr>
          <w:t>https://www.usgs.gov/survey-manual/50210-fundamental-science-practices-usgs-authorship-scientific-information-products</w:t>
        </w:r>
      </w:hyperlink>
    </w:p>
    <w:p w14:paraId="7306FB1B" w14:textId="5677F1EE" w:rsidR="00CF6BCE" w:rsidRDefault="00CF6BCE">
      <w:pPr>
        <w:pStyle w:val="CommentText"/>
      </w:pPr>
    </w:p>
  </w:comment>
  <w:comment w:id="35" w:author="Elskus, Adria" w:date="2023-06-22T09:18:00Z" w:initials="EA">
    <w:p w14:paraId="4E1FDE25" w14:textId="2FB24C84" w:rsidR="00B72DC6" w:rsidRDefault="00B72DC6" w:rsidP="00B72DC6">
      <w:pPr>
        <w:rPr>
          <w:rFonts w:ascii="Calibri" w:eastAsia="Calibri" w:hAnsi="Calibri"/>
          <w:noProof/>
          <w:color w:val="000000"/>
          <w:sz w:val="20"/>
          <w:szCs w:val="20"/>
        </w:rPr>
      </w:pPr>
      <w:r>
        <w:rPr>
          <w:rStyle w:val="CommentReference"/>
        </w:rPr>
        <w:annotationRef/>
      </w:r>
      <w:r w:rsidRPr="00B72DC6">
        <w:rPr>
          <w:rFonts w:ascii="Calibri" w:eastAsia="Calibri" w:hAnsi="Calibri"/>
          <w:color w:val="000000"/>
          <w:sz w:val="20"/>
          <w:szCs w:val="20"/>
        </w:rPr>
        <w:t>The USGS Ecosystems Mission Area Technical Memorandum 1.0 became effective on January 12, 2022.  This memo describes definitions, responsibilities, authorities, and principal components of the USGS EMA Animal Care and Use Policy (USGS internal website: </w:t>
      </w:r>
      <w:hyperlink r:id="rId3" w:tgtFrame="_blank" w:history="1">
        <w:r w:rsidRPr="00B72DC6">
          <w:rPr>
            <w:rFonts w:ascii="Calibri" w:eastAsia="Calibri" w:hAnsi="Calibri"/>
            <w:color w:val="0000FF"/>
            <w:sz w:val="20"/>
            <w:szCs w:val="20"/>
            <w:u w:val="single"/>
          </w:rPr>
          <w:t>http://internalapps.cr.usgs.gov/ecosystems/documents/FINAL-EMA-Animal-Care-and-Use-Policy-Version-1.0.pdf</w:t>
        </w:r>
      </w:hyperlink>
      <w:r w:rsidRPr="00B72DC6">
        <w:rPr>
          <w:rFonts w:ascii="Calibri" w:eastAsia="Calibri" w:hAnsi="Calibri"/>
          <w:color w:val="000000"/>
          <w:sz w:val="20"/>
          <w:szCs w:val="20"/>
        </w:rPr>
        <w:t> </w:t>
      </w:r>
    </w:p>
    <w:p w14:paraId="662E2B0F" w14:textId="77777777" w:rsidR="00B72DC6" w:rsidRPr="00B72DC6" w:rsidRDefault="00B72DC6" w:rsidP="00B72DC6">
      <w:pPr>
        <w:rPr>
          <w:rFonts w:ascii="Calibri" w:eastAsia="Calibri" w:hAnsi="Calibri"/>
          <w:color w:val="000000"/>
          <w:sz w:val="20"/>
          <w:szCs w:val="20"/>
        </w:rPr>
      </w:pPr>
    </w:p>
    <w:p w14:paraId="379A1FF6" w14:textId="10EA5222" w:rsidR="00B72DC6" w:rsidRDefault="00B72DC6" w:rsidP="00B72DC6">
      <w:pPr>
        <w:spacing w:after="160"/>
        <w:rPr>
          <w:rFonts w:ascii="Calibri" w:eastAsia="Calibri" w:hAnsi="Calibri"/>
          <w:noProof/>
          <w:sz w:val="20"/>
          <w:szCs w:val="20"/>
        </w:rPr>
      </w:pPr>
      <w:r w:rsidRPr="00B72DC6">
        <w:rPr>
          <w:rFonts w:ascii="Calibri" w:eastAsia="Calibri" w:hAnsi="Calibri"/>
          <w:sz w:val="20"/>
          <w:szCs w:val="20"/>
        </w:rPr>
        <w:t>USGS-authored manuscripts that result from studies involving animal care and use should include an animal care and use statement within the body of the text or within the acknowledgments, as is required by most journal editors. </w:t>
      </w:r>
    </w:p>
    <w:p w14:paraId="085D9D79" w14:textId="74561708" w:rsidR="00B72DC6" w:rsidRPr="00B72DC6" w:rsidRDefault="00B72DC6" w:rsidP="00B72DC6">
      <w:pPr>
        <w:spacing w:after="160"/>
        <w:rPr>
          <w:rFonts w:ascii="Calibri" w:eastAsia="Calibri" w:hAnsi="Calibri"/>
          <w:noProof/>
          <w:color w:val="FF0000"/>
          <w:sz w:val="20"/>
          <w:szCs w:val="20"/>
        </w:rPr>
      </w:pPr>
      <w:r w:rsidRPr="00B72DC6">
        <w:rPr>
          <w:rFonts w:ascii="Calibri" w:eastAsia="Calibri" w:hAnsi="Calibri"/>
          <w:noProof/>
          <w:color w:val="FF0000"/>
          <w:sz w:val="20"/>
          <w:szCs w:val="20"/>
        </w:rPr>
        <w:t>requ</w:t>
      </w:r>
      <w:r w:rsidRPr="00B72DC6">
        <w:rPr>
          <w:rFonts w:ascii="Calibri" w:eastAsia="Calibri" w:hAnsi="Calibri"/>
          <w:noProof/>
          <w:color w:val="FF0000"/>
          <w:sz w:val="20"/>
          <w:szCs w:val="20"/>
        </w:rPr>
        <w:t>ired</w:t>
      </w:r>
    </w:p>
    <w:p w14:paraId="2EC8F723" w14:textId="77777777" w:rsidR="00B72DC6" w:rsidRPr="00B72DC6" w:rsidRDefault="00B72DC6" w:rsidP="00B72DC6">
      <w:pPr>
        <w:spacing w:after="160"/>
        <w:rPr>
          <w:rFonts w:ascii="Calibri" w:eastAsia="Calibri" w:hAnsi="Calibri"/>
          <w:noProof/>
          <w:sz w:val="20"/>
          <w:szCs w:val="20"/>
        </w:rPr>
      </w:pPr>
      <w:r w:rsidRPr="00B72DC6">
        <w:rPr>
          <w:rFonts w:ascii="Calibri" w:eastAsia="Calibri" w:hAnsi="Calibri"/>
          <w:noProof/>
          <w:sz w:val="20"/>
          <w:szCs w:val="20"/>
        </w:rPr>
        <w:t xml:space="preserve">The statement in the manuscript should identify the responsible institution associated with the Institutional Animal Care and Use Committee (IACUC) protocol, with flexibility in the exact language used.  </w:t>
      </w:r>
    </w:p>
    <w:p w14:paraId="38D3DC81" w14:textId="77777777" w:rsidR="00B72DC6" w:rsidRDefault="00B72DC6" w:rsidP="00B72DC6">
      <w:pPr>
        <w:spacing w:after="160"/>
        <w:rPr>
          <w:rFonts w:ascii="Calibri" w:eastAsia="Calibri" w:hAnsi="Calibri"/>
          <w:noProof/>
          <w:sz w:val="20"/>
          <w:szCs w:val="20"/>
        </w:rPr>
      </w:pPr>
      <w:r>
        <w:rPr>
          <w:rFonts w:ascii="Calibri" w:eastAsia="Calibri" w:hAnsi="Calibri"/>
          <w:noProof/>
          <w:sz w:val="20"/>
          <w:szCs w:val="20"/>
        </w:rPr>
        <w:t>Exanples:</w:t>
      </w:r>
    </w:p>
    <w:p w14:paraId="7F9E2BF7" w14:textId="544010DD" w:rsidR="00B72DC6" w:rsidRPr="00B72DC6" w:rsidRDefault="00B72DC6" w:rsidP="00B72DC6">
      <w:pPr>
        <w:spacing w:after="160"/>
        <w:rPr>
          <w:rFonts w:ascii="Calibri" w:eastAsia="Calibri" w:hAnsi="Calibri"/>
          <w:noProof/>
          <w:sz w:val="20"/>
          <w:szCs w:val="20"/>
        </w:rPr>
      </w:pPr>
      <w:r w:rsidRPr="00B72DC6">
        <w:rPr>
          <w:rFonts w:ascii="Calibri" w:eastAsia="Calibri" w:hAnsi="Calibri"/>
          <w:noProof/>
          <w:sz w:val="20"/>
          <w:szCs w:val="20"/>
        </w:rPr>
        <w:t xml:space="preserve">- All animal procedures were reviewed and approved by the U.S. Geological Survey’s [add name of USGS science center here] and/or [associated University or other institution] Institutional Animal Care and Use Committee, under IACUC protocol number [add number here].     </w:t>
      </w:r>
    </w:p>
    <w:p w14:paraId="7209AE52" w14:textId="77777777" w:rsidR="00B72DC6" w:rsidRPr="00B72DC6" w:rsidRDefault="00B72DC6" w:rsidP="00B72DC6">
      <w:pPr>
        <w:spacing w:after="160"/>
        <w:rPr>
          <w:rFonts w:ascii="Calibri" w:eastAsia="Calibri" w:hAnsi="Calibri"/>
          <w:noProof/>
          <w:sz w:val="20"/>
          <w:szCs w:val="20"/>
        </w:rPr>
      </w:pPr>
      <w:r w:rsidRPr="00B72DC6">
        <w:rPr>
          <w:rFonts w:ascii="Calibri" w:eastAsia="Calibri" w:hAnsi="Calibri"/>
          <w:noProof/>
          <w:sz w:val="20"/>
          <w:szCs w:val="20"/>
        </w:rPr>
        <w:t>- This study was performed under the auspices of [add institution and IACUC protocol number here].</w:t>
      </w:r>
    </w:p>
    <w:p w14:paraId="70B623CD" w14:textId="787168E9" w:rsidR="00B72DC6" w:rsidRDefault="00B72DC6">
      <w:pPr>
        <w:pStyle w:val="CommentText"/>
      </w:pPr>
    </w:p>
  </w:comment>
  <w:comment w:id="36" w:author="Elskus, Adria" w:date="2023-06-22T08:31:00Z" w:initials="EA">
    <w:p w14:paraId="5DD1FA74" w14:textId="77777777" w:rsidR="001C703F" w:rsidRDefault="00237F40" w:rsidP="001C703F">
      <w:pPr>
        <w:pStyle w:val="CommentText"/>
        <w:rPr>
          <w:rFonts w:ascii="Calibri" w:eastAsia="Calibri" w:hAnsi="Calibri" w:cs="Calibri"/>
          <w:noProof/>
        </w:rPr>
      </w:pPr>
      <w:r>
        <w:rPr>
          <w:rStyle w:val="CommentReference"/>
        </w:rPr>
        <w:annotationRef/>
      </w:r>
      <w:r w:rsidR="001C703F" w:rsidRPr="001C703F">
        <w:rPr>
          <w:rFonts w:ascii="Calibri" w:eastAsia="Calibri" w:hAnsi="Calibri" w:cs="Calibri"/>
        </w:rPr>
        <w:t xml:space="preserve">I did not check citations against the Reference list. </w:t>
      </w:r>
    </w:p>
    <w:p w14:paraId="141DAEC9" w14:textId="77777777" w:rsidR="001C703F" w:rsidRDefault="001C703F" w:rsidP="001C703F">
      <w:pPr>
        <w:pStyle w:val="CommentText"/>
        <w:rPr>
          <w:rFonts w:ascii="Calibri" w:eastAsia="Calibri" w:hAnsi="Calibri" w:cs="Calibri"/>
          <w:noProof/>
        </w:rPr>
      </w:pPr>
    </w:p>
    <w:p w14:paraId="1FF80660" w14:textId="14FEF585" w:rsidR="001C703F" w:rsidRPr="001C703F" w:rsidRDefault="001C703F" w:rsidP="001C703F">
      <w:pPr>
        <w:pStyle w:val="CommentText"/>
        <w:rPr>
          <w:rFonts w:ascii="Calibri" w:eastAsia="Calibri" w:hAnsi="Calibri"/>
        </w:rPr>
      </w:pPr>
      <w:r w:rsidRPr="001C703F">
        <w:rPr>
          <w:rFonts w:ascii="Calibri" w:eastAsia="Calibri" w:hAnsi="Calibri" w:cs="Calibri"/>
        </w:rPr>
        <w:t xml:space="preserve">If you’ve not done so already, </w:t>
      </w:r>
      <w:r w:rsidRPr="001C703F">
        <w:rPr>
          <w:rFonts w:ascii="Calibri" w:eastAsia="Calibri" w:hAnsi="Calibri"/>
          <w:noProof/>
        </w:rPr>
        <w:t>p</w:t>
      </w:r>
      <w:r w:rsidRPr="001C703F">
        <w:rPr>
          <w:rFonts w:ascii="Calibri" w:eastAsia="Calibri" w:hAnsi="Calibri"/>
        </w:rPr>
        <w:t>lease check that all citations in the manuscript</w:t>
      </w:r>
      <w:r w:rsidRPr="001C703F">
        <w:rPr>
          <w:rFonts w:ascii="Calibri" w:eastAsia="Calibri" w:hAnsi="Calibri"/>
          <w:noProof/>
        </w:rPr>
        <w:t xml:space="preserve">, including citations appearing in figures and tables, </w:t>
      </w:r>
      <w:r w:rsidRPr="001C703F">
        <w:rPr>
          <w:rFonts w:ascii="Calibri" w:eastAsia="Calibri" w:hAnsi="Calibri"/>
        </w:rPr>
        <w:t xml:space="preserve"> have a matching reference in the Reference list. Also, check that all references in the Reference list appear in the text</w:t>
      </w:r>
      <w:r w:rsidRPr="001C703F">
        <w:rPr>
          <w:rFonts w:ascii="Calibri" w:eastAsia="Calibri" w:hAnsi="Calibri"/>
          <w:noProof/>
        </w:rPr>
        <w:t>, tables and/or figures</w:t>
      </w:r>
      <w:r w:rsidRPr="001C703F">
        <w:rPr>
          <w:rFonts w:ascii="Calibri" w:eastAsia="Calibri" w:hAnsi="Calibri"/>
        </w:rPr>
        <w:t xml:space="preserve">. </w:t>
      </w:r>
    </w:p>
    <w:p w14:paraId="1429459A" w14:textId="09196240" w:rsidR="00237F40" w:rsidRDefault="00237F40">
      <w:pPr>
        <w:pStyle w:val="CommentText"/>
      </w:pPr>
    </w:p>
  </w:comment>
  <w:comment w:id="37" w:author="Elskus, Adria" w:date="2023-06-22T08:45:00Z" w:initials="EA">
    <w:p w14:paraId="0FDAB3F2" w14:textId="59252D94" w:rsidR="00732996" w:rsidRDefault="004A3F74" w:rsidP="00732996">
      <w:pPr>
        <w:rPr>
          <w:rFonts w:ascii="Calibri" w:eastAsia="Calibri" w:hAnsi="Calibri"/>
          <w:noProof/>
          <w:sz w:val="22"/>
          <w:szCs w:val="22"/>
        </w:rPr>
      </w:pPr>
      <w:r>
        <w:rPr>
          <w:rStyle w:val="CommentReference"/>
        </w:rPr>
        <w:annotationRef/>
      </w:r>
      <w:r w:rsidR="00732996" w:rsidRPr="00732996">
        <w:rPr>
          <w:rFonts w:ascii="Calibri" w:eastAsia="Calibri" w:hAnsi="Calibri" w:cs="Calibri"/>
          <w:sz w:val="22"/>
          <w:szCs w:val="22"/>
          <w:shd w:val="clear" w:color="auto" w:fill="FFFFFF"/>
        </w:rPr>
        <w:t>Figures and Tables should be understandable on their own, apart from the manuscript, and from each other, with abbreviations written out, symbols defined.  Sufficient contextual information should be provided in the caption for the reader to be able to understand the utility of the data presented.</w:t>
      </w:r>
      <w:r w:rsidR="00732996" w:rsidRPr="00732996">
        <w:rPr>
          <w:rFonts w:ascii="Calibri" w:eastAsia="Calibri" w:hAnsi="Calibri"/>
          <w:sz w:val="22"/>
          <w:szCs w:val="22"/>
        </w:rPr>
        <w:t xml:space="preserve"> </w:t>
      </w:r>
    </w:p>
    <w:p w14:paraId="025262B5" w14:textId="77777777" w:rsidR="00732996" w:rsidRPr="00732996" w:rsidRDefault="00732996" w:rsidP="00732996">
      <w:pPr>
        <w:rPr>
          <w:rFonts w:ascii="Calibri" w:eastAsia="Calibri" w:hAnsi="Calibri" w:cs="Calibri"/>
          <w:sz w:val="22"/>
          <w:szCs w:val="22"/>
          <w:shd w:val="clear" w:color="auto" w:fill="FFFFFF"/>
        </w:rPr>
      </w:pPr>
    </w:p>
    <w:p w14:paraId="5435F5C6" w14:textId="77777777" w:rsidR="00732996" w:rsidRPr="00732996" w:rsidRDefault="00732996" w:rsidP="00732996">
      <w:pPr>
        <w:spacing w:after="160" w:line="259" w:lineRule="auto"/>
        <w:rPr>
          <w:rFonts w:ascii="Calibri" w:eastAsia="Calibri" w:hAnsi="Calibri" w:cs="Calibri"/>
          <w:sz w:val="22"/>
          <w:szCs w:val="22"/>
          <w:shd w:val="clear" w:color="auto" w:fill="FFFFFF"/>
        </w:rPr>
      </w:pPr>
      <w:r w:rsidRPr="00732996">
        <w:rPr>
          <w:rFonts w:ascii="Calibri" w:eastAsia="Calibri" w:hAnsi="Calibri" w:cs="Calibri"/>
          <w:sz w:val="22"/>
          <w:szCs w:val="22"/>
          <w:shd w:val="clear" w:color="auto" w:fill="FFFFFF"/>
        </w:rPr>
        <w:t>I provide suggested revisions based on this guidance.</w:t>
      </w:r>
    </w:p>
    <w:p w14:paraId="26E53944" w14:textId="352282E0" w:rsidR="004A3F74" w:rsidRDefault="004A3F7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5F48F5" w15:done="0"/>
  <w15:commentEx w15:paraId="5622C626" w15:paraIdParent="555F48F5" w15:done="0"/>
  <w15:commentEx w15:paraId="2A8EB639" w15:done="0"/>
  <w15:commentEx w15:paraId="07C08F57" w15:done="0"/>
  <w15:commentEx w15:paraId="1E8D7126" w15:done="0"/>
  <w15:commentEx w15:paraId="1575191C" w15:done="0"/>
  <w15:commentEx w15:paraId="6779161A" w15:done="0"/>
  <w15:commentEx w15:paraId="7306FB1B" w15:done="0"/>
  <w15:commentEx w15:paraId="70B623CD" w15:done="0"/>
  <w15:commentEx w15:paraId="1429459A" w15:done="0"/>
  <w15:commentEx w15:paraId="26E539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E8228" w16cex:dateUtc="2023-06-22T12:17:00Z"/>
  <w16cex:commentExtensible w16cex:durableId="283E823B" w16cex:dateUtc="2023-06-22T12:18:00Z"/>
  <w16cex:commentExtensible w16cex:durableId="283E8259" w16cex:dateUtc="2023-06-22T12:18:00Z"/>
  <w16cex:commentExtensible w16cex:durableId="283E8676" w16cex:dateUtc="2023-06-22T12:36:00Z"/>
  <w16cex:commentExtensible w16cex:durableId="283E86CA" w16cex:dateUtc="2023-06-22T12:37:00Z"/>
  <w16cex:commentExtensible w16cex:durableId="283E8DB8" w16cex:dateUtc="2023-06-22T13:07:00Z"/>
  <w16cex:commentExtensible w16cex:durableId="283E8EC4" w16cex:dateUtc="2023-06-22T13:11:00Z"/>
  <w16cex:commentExtensible w16cex:durableId="283E8511" w16cex:dateUtc="2023-06-22T12:30:00Z"/>
  <w16cex:commentExtensible w16cex:durableId="283E907C" w16cex:dateUtc="2023-06-22T13:18:00Z"/>
  <w16cex:commentExtensible w16cex:durableId="283E854C" w16cex:dateUtc="2023-06-22T12:31:00Z"/>
  <w16cex:commentExtensible w16cex:durableId="283E889C" w16cex:dateUtc="2023-06-22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5F48F5" w16cid:durableId="283E8228"/>
  <w16cid:commentId w16cid:paraId="5622C626" w16cid:durableId="283E823B"/>
  <w16cid:commentId w16cid:paraId="2A8EB639" w16cid:durableId="283E8259"/>
  <w16cid:commentId w16cid:paraId="07C08F57" w16cid:durableId="283E8676"/>
  <w16cid:commentId w16cid:paraId="1E8D7126" w16cid:durableId="283E86CA"/>
  <w16cid:commentId w16cid:paraId="1575191C" w16cid:durableId="283E8DB8"/>
  <w16cid:commentId w16cid:paraId="6779161A" w16cid:durableId="283E8EC4"/>
  <w16cid:commentId w16cid:paraId="7306FB1B" w16cid:durableId="283E8511"/>
  <w16cid:commentId w16cid:paraId="70B623CD" w16cid:durableId="283E907C"/>
  <w16cid:commentId w16cid:paraId="1429459A" w16cid:durableId="283E854C"/>
  <w16cid:commentId w16cid:paraId="26E53944" w16cid:durableId="283E88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8F2E8" w14:textId="77777777" w:rsidR="007334F3" w:rsidRDefault="007334F3" w:rsidP="005723B5">
      <w:r>
        <w:separator/>
      </w:r>
    </w:p>
  </w:endnote>
  <w:endnote w:type="continuationSeparator" w:id="0">
    <w:p w14:paraId="5DD8976E" w14:textId="77777777" w:rsidR="007334F3" w:rsidRDefault="007334F3"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EndPr>
      <w:rPr>
        <w:rStyle w:val="PageNumber"/>
      </w:rPr>
    </w:sdtEnd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EndPr>
      <w:rPr>
        <w:rStyle w:val="PageNumber"/>
      </w:rPr>
    </w:sdtEnd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55D28">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2462E" w14:textId="77777777" w:rsidR="007334F3" w:rsidRDefault="007334F3" w:rsidP="005723B5">
      <w:r>
        <w:separator/>
      </w:r>
    </w:p>
  </w:footnote>
  <w:footnote w:type="continuationSeparator" w:id="0">
    <w:p w14:paraId="12284D29" w14:textId="77777777" w:rsidR="007334F3" w:rsidRDefault="007334F3"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kus, Adria">
    <w15:presenceInfo w15:providerId="AD" w15:userId="S::aelskus@usgs.gov::eba21b04-7070-4f9c-8680-1f92137376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B521A"/>
    <w:rsid w:val="001C703F"/>
    <w:rsid w:val="001D08A7"/>
    <w:rsid w:val="001D1B9C"/>
    <w:rsid w:val="001E684C"/>
    <w:rsid w:val="001F09B5"/>
    <w:rsid w:val="001F3F40"/>
    <w:rsid w:val="00223E91"/>
    <w:rsid w:val="00226D21"/>
    <w:rsid w:val="002316C7"/>
    <w:rsid w:val="0023697E"/>
    <w:rsid w:val="00237F40"/>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42F"/>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B65F4"/>
    <w:rsid w:val="003C6AD2"/>
    <w:rsid w:val="003F42BC"/>
    <w:rsid w:val="004056EA"/>
    <w:rsid w:val="00430425"/>
    <w:rsid w:val="004554A6"/>
    <w:rsid w:val="00455D28"/>
    <w:rsid w:val="004675B4"/>
    <w:rsid w:val="00475A6C"/>
    <w:rsid w:val="00476B28"/>
    <w:rsid w:val="00482A13"/>
    <w:rsid w:val="00492FCA"/>
    <w:rsid w:val="00496B98"/>
    <w:rsid w:val="004A0549"/>
    <w:rsid w:val="004A3F74"/>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047E"/>
    <w:rsid w:val="005F661C"/>
    <w:rsid w:val="00601D21"/>
    <w:rsid w:val="006028B5"/>
    <w:rsid w:val="00613DCD"/>
    <w:rsid w:val="00636208"/>
    <w:rsid w:val="0063769F"/>
    <w:rsid w:val="0065639F"/>
    <w:rsid w:val="0066613B"/>
    <w:rsid w:val="00674E1C"/>
    <w:rsid w:val="00686138"/>
    <w:rsid w:val="0069401D"/>
    <w:rsid w:val="006B0890"/>
    <w:rsid w:val="006C1105"/>
    <w:rsid w:val="006C35FC"/>
    <w:rsid w:val="006D1909"/>
    <w:rsid w:val="006D65CD"/>
    <w:rsid w:val="006D6C92"/>
    <w:rsid w:val="006D759E"/>
    <w:rsid w:val="006E41AA"/>
    <w:rsid w:val="006F1D8B"/>
    <w:rsid w:val="006F2352"/>
    <w:rsid w:val="007000CD"/>
    <w:rsid w:val="00706BD7"/>
    <w:rsid w:val="00712B30"/>
    <w:rsid w:val="00723738"/>
    <w:rsid w:val="00731659"/>
    <w:rsid w:val="00732996"/>
    <w:rsid w:val="007334F3"/>
    <w:rsid w:val="007377EA"/>
    <w:rsid w:val="007410CE"/>
    <w:rsid w:val="00747514"/>
    <w:rsid w:val="00751116"/>
    <w:rsid w:val="00760DB5"/>
    <w:rsid w:val="0076131B"/>
    <w:rsid w:val="00767D9F"/>
    <w:rsid w:val="007813C2"/>
    <w:rsid w:val="0079323D"/>
    <w:rsid w:val="007977C5"/>
    <w:rsid w:val="007A3BA6"/>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10D5"/>
    <w:rsid w:val="0088239B"/>
    <w:rsid w:val="008A0354"/>
    <w:rsid w:val="008B0704"/>
    <w:rsid w:val="008C1267"/>
    <w:rsid w:val="008C383B"/>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D4B14"/>
    <w:rsid w:val="00AE1D05"/>
    <w:rsid w:val="00AE32D9"/>
    <w:rsid w:val="00AE7C3D"/>
    <w:rsid w:val="00AF5A4A"/>
    <w:rsid w:val="00B22D21"/>
    <w:rsid w:val="00B2303C"/>
    <w:rsid w:val="00B26E5D"/>
    <w:rsid w:val="00B41E94"/>
    <w:rsid w:val="00B4255C"/>
    <w:rsid w:val="00B42F89"/>
    <w:rsid w:val="00B61C0A"/>
    <w:rsid w:val="00B61E34"/>
    <w:rsid w:val="00B7071D"/>
    <w:rsid w:val="00B72DC6"/>
    <w:rsid w:val="00B76ED4"/>
    <w:rsid w:val="00B8456B"/>
    <w:rsid w:val="00B928FB"/>
    <w:rsid w:val="00BB2405"/>
    <w:rsid w:val="00BB4B5B"/>
    <w:rsid w:val="00BB4E96"/>
    <w:rsid w:val="00BC307D"/>
    <w:rsid w:val="00BC635A"/>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CF6BCE"/>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81C22"/>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3E26"/>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customStyle="1" w:styleId="UnresolvedMention1">
    <w:name w:val="Unresolved Mention1"/>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3C6AD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F2352"/>
    <w:rPr>
      <w:sz w:val="16"/>
      <w:szCs w:val="16"/>
    </w:rPr>
  </w:style>
  <w:style w:type="paragraph" w:styleId="CommentText">
    <w:name w:val="annotation text"/>
    <w:basedOn w:val="Normal"/>
    <w:link w:val="CommentTextChar"/>
    <w:uiPriority w:val="99"/>
    <w:semiHidden/>
    <w:unhideWhenUsed/>
    <w:rsid w:val="006F2352"/>
    <w:rPr>
      <w:sz w:val="20"/>
      <w:szCs w:val="20"/>
    </w:rPr>
  </w:style>
  <w:style w:type="character" w:customStyle="1" w:styleId="CommentTextChar">
    <w:name w:val="Comment Text Char"/>
    <w:basedOn w:val="DefaultParagraphFont"/>
    <w:link w:val="CommentText"/>
    <w:uiPriority w:val="99"/>
    <w:semiHidden/>
    <w:rsid w:val="006F235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F2352"/>
    <w:rPr>
      <w:b/>
      <w:bCs/>
    </w:rPr>
  </w:style>
  <w:style w:type="character" w:customStyle="1" w:styleId="CommentSubjectChar">
    <w:name w:val="Comment Subject Char"/>
    <w:basedOn w:val="CommentTextChar"/>
    <w:link w:val="CommentSubject"/>
    <w:uiPriority w:val="99"/>
    <w:semiHidden/>
    <w:rsid w:val="006F235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internalapps.cr.usgs.gov/ecosystems/documents/FINAL-EMA-Animal-Care-and-Use-Policy-Version-1.0.pdf" TargetMode="External"/><Relationship Id="rId2" Type="http://schemas.openxmlformats.org/officeDocument/2006/relationships/hyperlink" Target="https://www.usgs.gov/survey-manual/50210-fundamental-science-practices-usgs-authorship-scientific-information-products" TargetMode="External"/><Relationship Id="rId1" Type="http://schemas.openxmlformats.org/officeDocument/2006/relationships/hyperlink" Target="http://www.mit.edu/course/21/21.guide/affect.htm"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7D7EE061077FA04F8EBBB9426525CA97" ma:contentTypeVersion="1" ma:contentTypeDescription="Information Product Document Content Type" ma:contentTypeScope="" ma:versionID="730582369b7cd135802f5a064b1b3f49">
  <xsd:schema xmlns:xsd="http://www.w3.org/2001/XMLSchema" xmlns:xs="http://www.w3.org/2001/XMLSchema" xmlns:p="http://schemas.microsoft.com/office/2006/metadata/properties" xmlns:ns1="http://schemas.microsoft.com/sharepoint/v3" targetNamespace="http://schemas.microsoft.com/office/2006/metadata/properties" ma:root="true" ma:fieldsID="c96d5b74639e82493e00105fe3594fe1"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BAO comments in manuscript</DocumentDescription>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BA3D-67A9-4DC7-8C3A-F5E998331C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A8957E-3BBD-4F68-B07C-ED59103012A4}">
  <ds:schemaRefs>
    <ds:schemaRef ds:uri="http://schemas.microsoft.com/sharepoint/v3/contenttype/forms"/>
  </ds:schemaRefs>
</ds:datastoreItem>
</file>

<file path=customXml/itemProps3.xml><?xml version="1.0" encoding="utf-8"?>
<ds:datastoreItem xmlns:ds="http://schemas.openxmlformats.org/officeDocument/2006/customXml" ds:itemID="{C19E4504-0C52-427E-BE6D-9C4AF0E12E56}">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721D3DE3-E751-471B-97C9-CAF609B9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4980</Words>
  <Characters>142386</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Elskus, Adria</cp:lastModifiedBy>
  <cp:revision>2</cp:revision>
  <cp:lastPrinted>2023-01-18T18:49:00Z</cp:lastPrinted>
  <dcterms:created xsi:type="dcterms:W3CDTF">2023-06-22T13:23:00Z</dcterms:created>
  <dcterms:modified xsi:type="dcterms:W3CDTF">2023-06-22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y fmtid="{D5CDD505-2E9C-101B-9397-08002B2CF9AE}" pid="5" name="ContentTypeId">
    <vt:lpwstr>0x0101006BD571182E2C4DE7854527CFFCE1B0FE007D7EE061077FA04F8EBBB9426525CA97</vt:lpwstr>
  </property>
</Properties>
</file>